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27E3" w:rsidRPr="007902B3" w:rsidRDefault="007727E3" w:rsidP="007727E3">
      <w:pPr>
        <w:rPr>
          <w:lang w:val="da-DK"/>
        </w:rPr>
      </w:pPr>
      <w:r w:rsidRPr="007902B3">
        <w:rPr>
          <w:lang w:val="da-DK"/>
        </w:rPr>
        <w:t xml:space="preserve">The  role of </w:t>
      </w:r>
      <w:r w:rsidR="000D0F34">
        <w:rPr>
          <w:lang w:val="da-DK"/>
        </w:rPr>
        <w:t xml:space="preserve">behavioral modification and </w:t>
      </w:r>
      <w:r w:rsidRPr="007902B3">
        <w:rPr>
          <w:lang w:val="da-DK"/>
        </w:rPr>
        <w:t xml:space="preserve">exercise in the </w:t>
      </w:r>
      <w:r w:rsidR="007B0F7C">
        <w:rPr>
          <w:lang w:val="da-DK"/>
        </w:rPr>
        <w:t xml:space="preserve">managment </w:t>
      </w:r>
      <w:r w:rsidRPr="007902B3">
        <w:rPr>
          <w:lang w:val="da-DK"/>
        </w:rPr>
        <w:t xml:space="preserve">of </w:t>
      </w:r>
      <w:r w:rsidR="00500255">
        <w:rPr>
          <w:lang w:val="da-DK"/>
        </w:rPr>
        <w:t xml:space="preserve">cancer related </w:t>
      </w:r>
      <w:r w:rsidRPr="007902B3">
        <w:rPr>
          <w:lang w:val="da-DK"/>
        </w:rPr>
        <w:t>fatigue </w:t>
      </w:r>
      <w:r w:rsidR="007B0F7C">
        <w:rPr>
          <w:lang w:val="da-DK"/>
        </w:rPr>
        <w:t xml:space="preserve"> to reduce its impact during and after cancer treatment. </w:t>
      </w:r>
      <w:bookmarkStart w:id="0" w:name="_GoBack"/>
      <w:bookmarkEnd w:id="0"/>
    </w:p>
    <w:p w:rsidR="007727E3" w:rsidRPr="007902B3" w:rsidRDefault="007727E3" w:rsidP="007727E3">
      <w:pPr>
        <w:rPr>
          <w:lang w:val="da-DK"/>
        </w:rPr>
      </w:pPr>
    </w:p>
    <w:p w:rsidR="007727E3" w:rsidRPr="007902B3" w:rsidRDefault="007727E3" w:rsidP="007727E3">
      <w:pPr>
        <w:rPr>
          <w:lang w:val="da-DK"/>
        </w:rPr>
      </w:pPr>
    </w:p>
    <w:p w:rsidR="007727E3" w:rsidRPr="007902B3" w:rsidRDefault="007727E3" w:rsidP="007727E3">
      <w:pPr>
        <w:rPr>
          <w:lang w:val="da-DK"/>
        </w:rPr>
      </w:pPr>
      <w:r w:rsidRPr="007902B3">
        <w:rPr>
          <w:lang w:val="da-DK"/>
        </w:rPr>
        <w:t xml:space="preserve">Minton Ollie* </w:t>
      </w:r>
    </w:p>
    <w:p w:rsidR="007727E3" w:rsidRPr="007902B3" w:rsidRDefault="007727E3" w:rsidP="007727E3">
      <w:pPr>
        <w:rPr>
          <w:lang w:val="da-DK"/>
        </w:rPr>
      </w:pPr>
      <w:r w:rsidRPr="007902B3">
        <w:rPr>
          <w:lang w:val="da-DK"/>
        </w:rPr>
        <w:t>Foster Jo</w:t>
      </w:r>
    </w:p>
    <w:p w:rsidR="007727E3" w:rsidRPr="007902B3" w:rsidRDefault="007727E3" w:rsidP="007727E3">
      <w:pPr>
        <w:rPr>
          <w:lang w:val="da-DK"/>
        </w:rPr>
      </w:pPr>
      <w:r w:rsidRPr="007902B3">
        <w:rPr>
          <w:lang w:val="da-DK"/>
        </w:rPr>
        <w:t xml:space="preserve">Maher Jane </w:t>
      </w:r>
    </w:p>
    <w:p w:rsidR="007727E3" w:rsidRPr="006C1F05" w:rsidRDefault="007727E3" w:rsidP="007727E3"/>
    <w:p w:rsidR="007727E3" w:rsidRDefault="007727E3" w:rsidP="007727E3">
      <w:r w:rsidRPr="006C1F05">
        <w:t>*Corresponding author</w:t>
      </w:r>
    </w:p>
    <w:p w:rsidR="007727E3" w:rsidRPr="00C02E01" w:rsidRDefault="007727E3" w:rsidP="007727E3">
      <w:pPr>
        <w:pStyle w:val="NoSpacing"/>
      </w:pPr>
      <w:r w:rsidRPr="00C02E01">
        <w:t>Dr Ollie Minton PhD FRCP</w:t>
      </w:r>
      <w:r w:rsidRPr="00C02E01">
        <w:br/>
        <w:t xml:space="preserve">Locum consultant in palliative medicine </w:t>
      </w:r>
    </w:p>
    <w:p w:rsidR="007727E3" w:rsidRPr="00C02E01" w:rsidRDefault="009A0BE6" w:rsidP="007727E3">
      <w:pPr>
        <w:pStyle w:val="NoSpacing"/>
      </w:pPr>
      <w:proofErr w:type="gramStart"/>
      <w:r>
        <w:t>and</w:t>
      </w:r>
      <w:proofErr w:type="gramEnd"/>
      <w:r w:rsidR="007727E3" w:rsidRPr="00C02E01">
        <w:t xml:space="preserve"> Honorary senior lecturer</w:t>
      </w:r>
    </w:p>
    <w:p w:rsidR="007727E3" w:rsidRPr="00C02E01" w:rsidRDefault="007727E3" w:rsidP="007727E3">
      <w:pPr>
        <w:pStyle w:val="NoSpacing"/>
      </w:pPr>
      <w:r w:rsidRPr="00C02E01">
        <w:t xml:space="preserve">2nd floor Clare House </w:t>
      </w:r>
    </w:p>
    <w:p w:rsidR="007727E3" w:rsidRPr="00C02E01" w:rsidRDefault="007727E3" w:rsidP="007727E3">
      <w:pPr>
        <w:pStyle w:val="NoSpacing"/>
      </w:pPr>
      <w:r w:rsidRPr="00C02E01">
        <w:t xml:space="preserve">St Georges Healthcare NHS trust </w:t>
      </w:r>
    </w:p>
    <w:p w:rsidR="007727E3" w:rsidRPr="00C02E01" w:rsidRDefault="007727E3" w:rsidP="007727E3">
      <w:pPr>
        <w:pStyle w:val="NoSpacing"/>
      </w:pPr>
      <w:smartTag w:uri="urn:schemas-microsoft-com:office:smarttags" w:element="place">
        <w:smartTag w:uri="urn:schemas-microsoft-com:office:smarttags" w:element="City">
          <w:r w:rsidRPr="00C02E01">
            <w:t>London</w:t>
          </w:r>
        </w:smartTag>
      </w:smartTag>
      <w:r w:rsidRPr="00C02E01">
        <w:t> SW17 0QG</w:t>
      </w:r>
    </w:p>
    <w:p w:rsidR="007727E3" w:rsidRPr="006C1F05" w:rsidRDefault="007727E3" w:rsidP="007727E3">
      <w:r>
        <w:t>ominton@sgul.ac.uk</w:t>
      </w:r>
    </w:p>
    <w:p w:rsidR="007727E3" w:rsidRDefault="007727E3" w:rsidP="007727E3">
      <w:pPr>
        <w:sectPr w:rsidR="007727E3" w:rsidSect="0093341E">
          <w:pgSz w:w="11906" w:h="16838"/>
          <w:pgMar w:top="1440" w:right="1800" w:bottom="1440" w:left="1800" w:header="708" w:footer="708" w:gutter="0"/>
          <w:cols w:space="708"/>
          <w:docGrid w:linePitch="360"/>
        </w:sectPr>
      </w:pPr>
    </w:p>
    <w:p w:rsidR="007727E3" w:rsidRPr="006C1F05" w:rsidRDefault="007727E3" w:rsidP="007727E3"/>
    <w:p w:rsidR="007727E3" w:rsidRPr="006C1F05" w:rsidRDefault="007727E3" w:rsidP="007727E3"/>
    <w:p w:rsidR="007727E3" w:rsidRPr="00E72BFC" w:rsidRDefault="007727E3" w:rsidP="007727E3">
      <w:pPr>
        <w:rPr>
          <w:b/>
        </w:rPr>
      </w:pPr>
      <w:r w:rsidRPr="00E72BFC">
        <w:rPr>
          <w:b/>
        </w:rPr>
        <w:t xml:space="preserve">Abstract </w:t>
      </w:r>
    </w:p>
    <w:p w:rsidR="007727E3" w:rsidRPr="006C1F05" w:rsidRDefault="007727E3" w:rsidP="007727E3"/>
    <w:p w:rsidR="007727E3" w:rsidRPr="006C1F05" w:rsidRDefault="007727E3" w:rsidP="007727E3"/>
    <w:p w:rsidR="007727E3" w:rsidRPr="006C1F05" w:rsidRDefault="007727E3" w:rsidP="007727E3">
      <w:r w:rsidRPr="003246D5">
        <w:rPr>
          <w:i/>
        </w:rPr>
        <w:t>Background</w:t>
      </w:r>
      <w:r w:rsidR="00BC0DDF">
        <w:rPr>
          <w:i/>
        </w:rPr>
        <w:t xml:space="preserve"> </w:t>
      </w:r>
      <w:r w:rsidR="006D03A9" w:rsidRPr="00BD4ED1">
        <w:t>Fatigue is a symptom that can occur during treatment as an acute side effect but can also result in persistent fatigue as a long term side effect or late effect.</w:t>
      </w:r>
      <w:r w:rsidRPr="006C1F05">
        <w:t xml:space="preserve"> </w:t>
      </w:r>
      <w:r w:rsidRPr="003246D5">
        <w:rPr>
          <w:i/>
        </w:rPr>
        <w:t xml:space="preserve">Materials </w:t>
      </w:r>
      <w:r w:rsidR="009A0BE6">
        <w:rPr>
          <w:i/>
        </w:rPr>
        <w:t>and</w:t>
      </w:r>
      <w:r w:rsidRPr="003246D5">
        <w:rPr>
          <w:i/>
        </w:rPr>
        <w:t xml:space="preserve"> methods:</w:t>
      </w:r>
      <w:r>
        <w:t xml:space="preserve"> </w:t>
      </w:r>
      <w:r w:rsidRPr="006C1F05">
        <w:t>We</w:t>
      </w:r>
      <w:r w:rsidR="007B0F7C">
        <w:t xml:space="preserve"> </w:t>
      </w:r>
      <w:r w:rsidR="00C94DC5">
        <w:t>undertook a narrative review of the current literature and</w:t>
      </w:r>
      <w:r w:rsidRPr="006C1F05">
        <w:t xml:space="preserve"> discuss the current evidence of assessment</w:t>
      </w:r>
      <w:r w:rsidR="006D03A9">
        <w:t xml:space="preserve"> of fatigue</w:t>
      </w:r>
      <w:r w:rsidR="00BD4ED1">
        <w:t xml:space="preserve"> </w:t>
      </w:r>
      <w:r w:rsidR="00BC0DDF">
        <w:t>and w</w:t>
      </w:r>
      <w:r w:rsidRPr="006C1F05">
        <w:t xml:space="preserve">e specifically focus on the role of </w:t>
      </w:r>
      <w:r w:rsidR="000D0F34">
        <w:t>promoting behavioural change</w:t>
      </w:r>
      <w:r w:rsidRPr="006C1F05">
        <w:t xml:space="preserve"> and focused rehabilitation to minimise these long term effects</w:t>
      </w:r>
      <w:r w:rsidR="00B009C2">
        <w:t xml:space="preserve"> and</w:t>
      </w:r>
      <w:r w:rsidR="000D0F34">
        <w:t xml:space="preserve"> </w:t>
      </w:r>
      <w:r w:rsidR="003A14F9">
        <w:t>update the</w:t>
      </w:r>
      <w:r w:rsidR="00B009C2">
        <w:t xml:space="preserve"> literature relating to this area</w:t>
      </w:r>
      <w:r w:rsidR="000D0F34">
        <w:t xml:space="preserve"> from 2012 to date</w:t>
      </w:r>
      <w:r w:rsidR="00BD4ED1">
        <w:t xml:space="preserve">. </w:t>
      </w:r>
      <w:r w:rsidRPr="003246D5">
        <w:rPr>
          <w:i/>
        </w:rPr>
        <w:t>Results:</w:t>
      </w:r>
      <w:r>
        <w:t xml:space="preserve"> We suggest there are behavioural change models that can be scaled up to</w:t>
      </w:r>
      <w:r w:rsidR="00BC0DDF">
        <w:t xml:space="preserve"> enable patients to manage long term fatigue</w:t>
      </w:r>
      <w:r w:rsidR="00B009C2">
        <w:t xml:space="preserve"> using exercise.</w:t>
      </w:r>
      <w:r>
        <w:t xml:space="preserve"> However</w:t>
      </w:r>
      <w:r w:rsidR="00B009C2">
        <w:t xml:space="preserve"> from this updated review</w:t>
      </w:r>
      <w:r>
        <w:t xml:space="preserve"> there are limitations to the current infrastructure and evidence base that will impact on the ability to do this. </w:t>
      </w:r>
      <w:r w:rsidRPr="003246D5">
        <w:rPr>
          <w:i/>
        </w:rPr>
        <w:t>Conclusions:</w:t>
      </w:r>
      <w:r>
        <w:t xml:space="preserve"> We continually need to raise awareness amongst health professionals to continue to suggest modifications to impact on fatigue at all stages of cancer treatment and into survivorship</w:t>
      </w:r>
      <w:r w:rsidR="00BC0DDF">
        <w:t xml:space="preserve"> and late effects</w:t>
      </w:r>
      <w:r>
        <w:t>. These can range from simple brief interventions suggested in the clinic to full scale rehabilitation programs if the correct infrastructure is available.</w:t>
      </w:r>
      <w:r w:rsidR="00B009C2">
        <w:t xml:space="preserve"> Wh</w:t>
      </w:r>
      <w:r w:rsidR="000D0F34">
        <w:t>ichever</w:t>
      </w:r>
      <w:r w:rsidR="00B009C2">
        <w:t xml:space="preserve"> approach is adopted </w:t>
      </w:r>
      <w:r w:rsidR="00BD4ED1">
        <w:t>we suggest</w:t>
      </w:r>
      <w:r>
        <w:t xml:space="preserve"> </w:t>
      </w:r>
      <w:r w:rsidR="00B009C2">
        <w:t>e</w:t>
      </w:r>
      <w:r w:rsidR="00BC0DDF">
        <w:t xml:space="preserve">xercise will be the mainstay of the treatment of fatigue in this group. </w:t>
      </w:r>
    </w:p>
    <w:p w:rsidR="007727E3" w:rsidRPr="006C1F05" w:rsidRDefault="007727E3" w:rsidP="007727E3"/>
    <w:p w:rsidR="007727E3" w:rsidRPr="006C1F05" w:rsidRDefault="007727E3" w:rsidP="007727E3"/>
    <w:p w:rsidR="007727E3" w:rsidRPr="006C1F05" w:rsidRDefault="007727E3" w:rsidP="007727E3"/>
    <w:p w:rsidR="007727E3" w:rsidRDefault="007727E3" w:rsidP="007727E3">
      <w:pPr>
        <w:sectPr w:rsidR="007727E3" w:rsidSect="0093341E">
          <w:pgSz w:w="11906" w:h="16838"/>
          <w:pgMar w:top="1440" w:right="1800" w:bottom="1440" w:left="1800" w:header="708" w:footer="708" w:gutter="0"/>
          <w:cols w:space="708"/>
          <w:docGrid w:linePitch="360"/>
        </w:sectPr>
      </w:pPr>
    </w:p>
    <w:p w:rsidR="007727E3" w:rsidRPr="006C1F05" w:rsidRDefault="007727E3" w:rsidP="007727E3"/>
    <w:p w:rsidR="007727E3" w:rsidRPr="006C1F05" w:rsidRDefault="007727E3" w:rsidP="007727E3"/>
    <w:p w:rsidR="007727E3" w:rsidRPr="006C1F05" w:rsidRDefault="007727E3" w:rsidP="007727E3"/>
    <w:p w:rsidR="007727E3" w:rsidRPr="00480BD0" w:rsidRDefault="007727E3" w:rsidP="007727E3">
      <w:pPr>
        <w:rPr>
          <w:b/>
        </w:rPr>
      </w:pPr>
      <w:r w:rsidRPr="00480BD0">
        <w:rPr>
          <w:b/>
        </w:rPr>
        <w:t xml:space="preserve">Introduction </w:t>
      </w:r>
    </w:p>
    <w:p w:rsidR="007727E3" w:rsidRPr="006C1F05" w:rsidRDefault="007727E3" w:rsidP="007727E3"/>
    <w:p w:rsidR="007727E3" w:rsidRPr="006C1F05" w:rsidRDefault="007727E3" w:rsidP="007727E3">
      <w:r>
        <w:t xml:space="preserve">Chronic fatigue (debilitating tiredness impacting on function and lasting for potentially months) </w:t>
      </w:r>
      <w:r w:rsidRPr="006C1F05">
        <w:t xml:space="preserve">is now a </w:t>
      </w:r>
      <w:r w:rsidR="00256E86" w:rsidRPr="006C1F05">
        <w:t>well-recognised</w:t>
      </w:r>
      <w:r w:rsidRPr="006C1F05">
        <w:t xml:space="preserve"> phenomenon in people</w:t>
      </w:r>
      <w:r w:rsidR="00500255">
        <w:t xml:space="preserve"> </w:t>
      </w:r>
      <w:r w:rsidR="003A14F9">
        <w:t xml:space="preserve">successfully </w:t>
      </w:r>
      <w:r w:rsidR="003A14F9" w:rsidRPr="006C1F05">
        <w:t>treated</w:t>
      </w:r>
      <w:r w:rsidRPr="006C1F05">
        <w:t xml:space="preserve"> for cance</w:t>
      </w:r>
      <w:r w:rsidR="00B42DA4">
        <w:t>r</w:t>
      </w:r>
      <w:r w:rsidR="00BD4ED1">
        <w:t>.</w:t>
      </w:r>
      <w:r w:rsidR="00B42DA4">
        <w:t xml:space="preserve">  </w:t>
      </w:r>
      <w:r w:rsidR="00B42DA4">
        <w:fldChar w:fldCharType="begin"/>
      </w:r>
      <w:r w:rsidR="000D0F34">
        <w:instrText xml:space="preserve"> ADDIN EN.CITE &lt;EndNote&gt;&lt;Cite&gt;&lt;Author&gt;Minton&lt;/Author&gt;&lt;Year&gt;2013&lt;/Year&gt;&lt;RecNum&gt;1051&lt;/RecNum&gt;&lt;DisplayText&gt;[1]&lt;/DisplayText&gt;&lt;record&gt;&lt;rec-number&gt;1051&lt;/rec-number&gt;&lt;foreign-keys&gt;&lt;key app="EN" db-id="02rrdftpo50wegeaaw0vfpvjztetfrd5wrfx"&gt;1051&lt;/key&gt;&lt;/foreign-keys&gt;&lt;ref-type name="Journal Article"&gt;17&lt;/ref-type&gt;&lt;contributors&gt;&lt;authors&gt;&lt;author&gt;Minton, Ollie&lt;/author&gt;&lt;author&gt;Berger, Ann&lt;/author&gt;&lt;author&gt;Barsevick, Andrea&lt;/author&gt;&lt;author&gt;Cramp, Fiona&lt;/author&gt;&lt;author&gt;Goedendorp, Martine&lt;/author&gt;&lt;author&gt;Mitchell, Sandra A.&lt;/author&gt;&lt;author&gt;Stone, Patrick C.&lt;/author&gt;&lt;/authors&gt;&lt;/contributors&gt;&lt;titles&gt;&lt;title&gt;Cancer-related fatigue and its impact on functioning&lt;/title&gt;&lt;secondary-title&gt;Cancer&lt;/secondary-title&gt;&lt;/titles&gt;&lt;periodical&gt;&lt;full-title&gt;Cancer&lt;/full-title&gt;&lt;/periodical&gt;&lt;pages&gt;2124-2130&lt;/pages&gt;&lt;volume&gt;119&lt;/volume&gt;&lt;keywords&gt;&lt;keyword&gt;cancer-related fatigue&lt;/keyword&gt;&lt;keyword&gt;neoplasms&lt;/keyword&gt;&lt;keyword&gt;survivors&lt;/keyword&gt;&lt;keyword&gt;interventions&lt;/keyword&gt;&lt;/keywords&gt;&lt;dates&gt;&lt;year&gt;2013&lt;/year&gt;&lt;/dates&gt;&lt;isbn&gt;1097-0142&lt;/isbn&gt;&lt;urls&gt;&lt;related-urls&gt;&lt;url&gt;http://dx.doi.org/10.1002/cncr.28058&lt;/url&gt;&lt;/related-urls&gt;&lt;/urls&gt;&lt;electronic-resource-num&gt;10.1002/cncr.28058&lt;/electronic-resource-num&gt;&lt;/record&gt;&lt;/Cite&gt;&lt;/EndNote&gt;</w:instrText>
      </w:r>
      <w:r w:rsidR="00B42DA4">
        <w:fldChar w:fldCharType="separate"/>
      </w:r>
      <w:r w:rsidR="00B42DA4">
        <w:rPr>
          <w:noProof/>
        </w:rPr>
        <w:t>[</w:t>
      </w:r>
      <w:hyperlink w:anchor="_ENREF_1" w:tooltip="Minton, 2013 #1051" w:history="1">
        <w:r w:rsidR="00BD4ED1">
          <w:rPr>
            <w:noProof/>
          </w:rPr>
          <w:t>1</w:t>
        </w:r>
      </w:hyperlink>
      <w:r w:rsidR="00B42DA4">
        <w:rPr>
          <w:noProof/>
        </w:rPr>
        <w:t>]</w:t>
      </w:r>
      <w:r w:rsidR="00B42DA4">
        <w:fldChar w:fldCharType="end"/>
      </w:r>
      <w:r w:rsidR="00B42DA4">
        <w:t xml:space="preserve"> </w:t>
      </w:r>
      <w:r w:rsidRPr="006C1F05">
        <w:t>The majority of the evidence comes from breast c</w:t>
      </w:r>
      <w:r>
        <w:t>ancer and a</w:t>
      </w:r>
      <w:r w:rsidRPr="006C1F05">
        <w:t>s this is a subjective symptom there is a wide range of figures</w:t>
      </w:r>
      <w:r w:rsidR="00B42DA4">
        <w:t xml:space="preserve"> </w:t>
      </w:r>
      <w:r w:rsidR="00B42DA4">
        <w:fldChar w:fldCharType="begin"/>
      </w:r>
      <w:r w:rsidR="00B42DA4">
        <w:instrText xml:space="preserve"> ADDIN EN.CITE &lt;EndNote&gt;&lt;Cite&gt;&lt;Author&gt;Bower&lt;/Author&gt;&lt;Year&gt;2014&lt;/Year&gt;&lt;RecNum&gt;1054&lt;/RecNum&gt;&lt;DisplayText&gt;[2]&lt;/DisplayText&gt;&lt;record&gt;&lt;rec-number&gt;1054&lt;/rec-number&gt;&lt;foreign-keys&gt;&lt;key app="EN" db-id="02rrdftpo50wegeaaw0vfpvjztetfrd5wrfx"&gt;1054&lt;/key&gt;&lt;/foreign-keys&gt;&lt;ref-type name="Journal Article"&gt;17&lt;/ref-type&gt;&lt;contributors&gt;&lt;authors&gt;&lt;author&gt;Bower, Julienne E.&lt;/author&gt;&lt;author&gt;Bak, Kate&lt;/author&gt;&lt;author&gt;Berger, Ann&lt;/author&gt;&lt;author&gt;Breitbart, William&lt;/author&gt;&lt;author&gt;Escalante, Carmelita P.&lt;/author&gt;&lt;author&gt;Ganz, Patricia A.&lt;/author&gt;&lt;author&gt;Schnipper, Hester Hill&lt;/author&gt;&lt;author&gt;Lacchetti, Christina&lt;/author&gt;&lt;author&gt;Ligibel, Jennifer A.&lt;/author&gt;&lt;author&gt;Lyman, Gary H.&lt;/author&gt;&lt;author&gt;Ogaily, Mohammed S.&lt;/author&gt;&lt;author&gt;Pirl, William F.&lt;/author&gt;&lt;author&gt;Jacobsen, Paul B.&lt;/author&gt;&lt;/authors&gt;&lt;/contributors&gt;&lt;titles&gt;&lt;title&gt;Screening, Assessment, and Management of Fatigue in Adult Survivors of Cancer: An American Society of Clinical Oncology Clinical Practice Guideline Adaptation&lt;/title&gt;&lt;secondary-title&gt;Journal of Clinical Oncology&lt;/secondary-title&gt;&lt;/titles&gt;&lt;periodical&gt;&lt;full-title&gt;Journal of Clinical Oncology&lt;/full-title&gt;&lt;/periodical&gt;&lt;pages&gt;1840-1850&lt;/pages&gt;&lt;volume&gt;32&lt;/volume&gt;&lt;number&gt;17&lt;/number&gt;&lt;dates&gt;&lt;year&gt;2014&lt;/year&gt;&lt;pub-dates&gt;&lt;date&gt;June 10, 2014&lt;/date&gt;&lt;/pub-dates&gt;&lt;/dates&gt;&lt;urls&gt;&lt;related-urls&gt;&lt;url&gt;http://jco.ascopubs.org/content/32/17/1840.abstract&lt;/url&gt;&lt;/related-urls&gt;&lt;/urls&gt;&lt;electronic-resource-num&gt;10.1200/jco.2013.53.4495&lt;/electronic-resource-num&gt;&lt;/record&gt;&lt;/Cite&gt;&lt;/EndNote&gt;</w:instrText>
      </w:r>
      <w:r w:rsidR="00B42DA4">
        <w:fldChar w:fldCharType="separate"/>
      </w:r>
      <w:r w:rsidR="00B42DA4">
        <w:rPr>
          <w:noProof/>
        </w:rPr>
        <w:t>[</w:t>
      </w:r>
      <w:hyperlink w:anchor="_ENREF_2" w:tooltip="Bower, 2014 #1054" w:history="1">
        <w:r w:rsidR="00BD4ED1">
          <w:rPr>
            <w:noProof/>
          </w:rPr>
          <w:t>2</w:t>
        </w:r>
      </w:hyperlink>
      <w:r w:rsidR="00B42DA4">
        <w:rPr>
          <w:noProof/>
        </w:rPr>
        <w:t>]</w:t>
      </w:r>
      <w:r w:rsidR="00B42DA4">
        <w:fldChar w:fldCharType="end"/>
      </w:r>
      <w:r w:rsidRPr="006C1F05">
        <w:t>. Fatigue appears to affect about 30% of those treated although this rough figure belies its complex nature</w:t>
      </w:r>
      <w:r w:rsidR="00B42DA4">
        <w:t xml:space="preserve"> </w:t>
      </w:r>
      <w:r w:rsidR="00B42DA4">
        <w:fldChar w:fldCharType="begin">
          <w:fldData xml:space="preserve">PEVuZE5vdGU+PENpdGU+PEF1dGhvcj5BbmRyeWtvd3NraTwvQXV0aG9yPjxZZWFyPjIwMTA8L1ll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</w:fldData>
        </w:fldChar>
      </w:r>
      <w:r w:rsidR="00B42DA4">
        <w:instrText xml:space="preserve"> ADDIN EN.CITE </w:instrText>
      </w:r>
      <w:r w:rsidR="00B42DA4">
        <w:fldChar w:fldCharType="begin">
          <w:fldData xml:space="preserve">PEVuZE5vdGU+PENpdGU+PEF1dGhvcj5BbmRyeWtvd3NraTwvQXV0aG9yPjxZZWFyPjIwMTA8L1ll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</w:fldData>
        </w:fldChar>
      </w:r>
      <w:r w:rsidR="00B42DA4">
        <w:instrText xml:space="preserve"> ADDIN EN.CITE.DATA </w:instrText>
      </w:r>
      <w:r w:rsidR="00B42DA4">
        <w:fldChar w:fldCharType="end"/>
      </w:r>
      <w:r w:rsidR="00B42DA4">
        <w:fldChar w:fldCharType="separate"/>
      </w:r>
      <w:r w:rsidR="00B42DA4">
        <w:rPr>
          <w:noProof/>
        </w:rPr>
        <w:t>[</w:t>
      </w:r>
      <w:hyperlink w:anchor="_ENREF_3" w:tooltip="Andrykowski, 2010 #968" w:history="1">
        <w:r w:rsidR="00BD4ED1">
          <w:rPr>
            <w:noProof/>
          </w:rPr>
          <w:t>3</w:t>
        </w:r>
      </w:hyperlink>
      <w:r w:rsidR="00B42DA4">
        <w:rPr>
          <w:noProof/>
        </w:rPr>
        <w:t>]</w:t>
      </w:r>
      <w:r w:rsidR="00B42DA4">
        <w:fldChar w:fldCharType="end"/>
      </w:r>
      <w:r w:rsidRPr="006C1F05">
        <w:t>. The general trend is for fatigue to diminish over time – the majority</w:t>
      </w:r>
      <w:r>
        <w:t xml:space="preserve"> improve</w:t>
      </w:r>
      <w:r w:rsidRPr="006C1F05">
        <w:t xml:space="preserve"> without intervention following the end of cancer treatment</w:t>
      </w:r>
      <w:r>
        <w:t>. A</w:t>
      </w:r>
      <w:r w:rsidRPr="006C1F05">
        <w:t xml:space="preserve">lthough this may mean </w:t>
      </w:r>
      <w:r>
        <w:t>a small percentage</w:t>
      </w:r>
      <w:r w:rsidRPr="006C1F05">
        <w:t xml:space="preserve"> are affected for up to five years following treatment</w:t>
      </w:r>
      <w:r w:rsidR="00B42DA4">
        <w:t xml:space="preserve"> </w:t>
      </w:r>
      <w:r w:rsidR="00B42DA4">
        <w:fldChar w:fldCharType="begin"/>
      </w:r>
      <w:r w:rsidR="00B42DA4">
        <w:instrText xml:space="preserve"> ADDIN EN.CITE &lt;EndNote&gt;&lt;Cite&gt;&lt;Author&gt;Jacobsen&lt;/Author&gt;&lt;Year&gt;2007&lt;/Year&gt;&lt;RecNum&gt;704&lt;/RecNum&gt;&lt;DisplayText&gt;[4]&lt;/DisplayText&gt;&lt;record&gt;&lt;rec-number&gt;704&lt;/rec-number&gt;&lt;foreign-keys&gt;&lt;key app="EN" db-id="02rrdftpo50wegeaaw0vfpvjztetfrd5wrfx"&gt;704&lt;/key&gt;&lt;/foreign-keys&gt;&lt;ref-type name="Journal Article"&gt;17&lt;/ref-type&gt;&lt;contributors&gt;&lt;authors&gt;&lt;author&gt;Jacobsen, P. B.&lt;/author&gt;&lt;author&gt;Donovan, K. A.&lt;/author&gt;&lt;author&gt;Small, B. J.&lt;/author&gt;&lt;author&gt;Jim, H. S.&lt;/author&gt;&lt;author&gt;Munster, P. N.&lt;/author&gt;&lt;author&gt;Andrykowski, M. A.&lt;/author&gt;&lt;/authors&gt;&lt;/contributors&gt;&lt;titles&gt;&lt;title&gt;Fatigue after treatment for early stage breast cancer: a controlled comparison&lt;/title&gt;&lt;secondary-title&gt;Cancer. &lt;/secondary-title&gt;&lt;/titles&gt;&lt;periodical&gt;&lt;full-title&gt;Cancer.&lt;/full-title&gt;&lt;/periodical&gt;&lt;pages&gt;1851-9&lt;/pages&gt;&lt;volume&gt;110&lt;/volume&gt;&lt;number&gt;8&lt;/number&gt;&lt;dates&gt;&lt;year&gt;2007&lt;/year&gt;&lt;/dates&gt;&lt;urls&gt;&lt;/urls&gt;&lt;/record&gt;&lt;/Cite&gt;&lt;/EndNote&gt;</w:instrText>
      </w:r>
      <w:r w:rsidR="00B42DA4">
        <w:fldChar w:fldCharType="separate"/>
      </w:r>
      <w:r w:rsidR="00B42DA4">
        <w:rPr>
          <w:noProof/>
        </w:rPr>
        <w:t>[</w:t>
      </w:r>
      <w:hyperlink w:anchor="_ENREF_4" w:tooltip="Jacobsen, 2007 #704" w:history="1">
        <w:r w:rsidR="00BD4ED1">
          <w:rPr>
            <w:noProof/>
          </w:rPr>
          <w:t>4</w:t>
        </w:r>
      </w:hyperlink>
      <w:r w:rsidR="00B42DA4">
        <w:rPr>
          <w:noProof/>
        </w:rPr>
        <w:t>]</w:t>
      </w:r>
      <w:r w:rsidR="00B42DA4">
        <w:fldChar w:fldCharType="end"/>
      </w:r>
      <w:r w:rsidRPr="006C1F05">
        <w:t xml:space="preserve">. </w:t>
      </w:r>
      <w:r>
        <w:t xml:space="preserve">The </w:t>
      </w:r>
      <w:r w:rsidRPr="006C1F05">
        <w:t>growing absolute n</w:t>
      </w:r>
      <w:r>
        <w:t>umbers of cancer survivors mean</w:t>
      </w:r>
      <w:r w:rsidRPr="006C1F05">
        <w:t xml:space="preserve"> there is the potential for economic and occupational impact and effects should fatigue persist even in the minority.  There is also the additional increased use of healthcare resources as a secondary proble</w:t>
      </w:r>
      <w:r w:rsidR="005410F0">
        <w:t>m</w:t>
      </w:r>
      <w:r w:rsidR="005410F0">
        <w:fldChar w:fldCharType="begin"/>
      </w:r>
      <w:r w:rsidR="005410F0">
        <w:instrText xml:space="preserve"> ADDIN EN.CITE &lt;EndNote&gt;&lt;Cite&gt;&lt;Author&gt;Hansen&lt;/Author&gt;&lt;Year&gt;2008&lt;/Year&gt;&lt;RecNum&gt;700&lt;/RecNum&gt;&lt;DisplayText&gt;[5]&lt;/DisplayText&gt;&lt;record&gt;&lt;rec-number&gt;700&lt;/rec-number&gt;&lt;foreign-keys&gt;&lt;key app="EN" db-id="02rrdftpo50wegeaaw0vfpvjztetfrd5wrfx"&gt;700&lt;/key&gt;&lt;/foreign-keys&gt;&lt;ref-type name="Journal Article"&gt;17&lt;/ref-type&gt;&lt;contributors&gt;&lt;authors&gt;&lt;author&gt;Hansen, J. A.&lt;/author&gt;&lt;author&gt;Feuerstein, M.&lt;/author&gt;&lt;author&gt;Calvio, L. C.&lt;/author&gt;&lt;author&gt;Olsen, C. H.&lt;/author&gt;&lt;/authors&gt;&lt;/contributors&gt;&lt;titles&gt;&lt;title&gt;Breast cancer survivors at work&lt;/title&gt;&lt;secondary-title&gt;Journal of Occupational &amp;amp; Environmental Medicine. &lt;/secondary-title&gt;&lt;/titles&gt;&lt;periodical&gt;&lt;full-title&gt;Journal of Occupational &amp;amp; Environmental Medicine.&lt;/full-title&gt;&lt;/periodical&gt;&lt;pages&gt;777-84&lt;/pages&gt;&lt;volume&gt;50&lt;/volume&gt;&lt;number&gt;7&lt;/number&gt;&lt;dates&gt;&lt;year&gt;2008&lt;/year&gt;&lt;/dates&gt;&lt;urls&gt;&lt;/urls&gt;&lt;/record&gt;&lt;/Cite&gt;&lt;/EndNote&gt;</w:instrText>
      </w:r>
      <w:r w:rsidR="005410F0">
        <w:fldChar w:fldCharType="separate"/>
      </w:r>
      <w:r w:rsidR="005410F0">
        <w:rPr>
          <w:noProof/>
        </w:rPr>
        <w:t>[</w:t>
      </w:r>
      <w:hyperlink w:anchor="_ENREF_5" w:tooltip="Hansen, 2008 #700" w:history="1">
        <w:r w:rsidR="00BD4ED1">
          <w:rPr>
            <w:noProof/>
          </w:rPr>
          <w:t>5</w:t>
        </w:r>
      </w:hyperlink>
      <w:r w:rsidR="005410F0">
        <w:rPr>
          <w:noProof/>
        </w:rPr>
        <w:t>]</w:t>
      </w:r>
      <w:r w:rsidR="005410F0">
        <w:fldChar w:fldCharType="end"/>
      </w:r>
      <w:r w:rsidRPr="006C1F05">
        <w:t xml:space="preserve">. </w:t>
      </w:r>
      <w:r>
        <w:t xml:space="preserve">We will address some of the reasons for the development of fatigue, </w:t>
      </w:r>
      <w:r w:rsidR="009A0BE6">
        <w:t>and</w:t>
      </w:r>
      <w:r>
        <w:t xml:space="preserve"> explore the optimum time and methods using exercise to intervene to minimise its effects and duration.</w:t>
      </w:r>
    </w:p>
    <w:p w:rsidR="007727E3" w:rsidRPr="00E72BFC" w:rsidRDefault="007727E3" w:rsidP="007727E3">
      <w:pPr>
        <w:rPr>
          <w:b/>
        </w:rPr>
      </w:pPr>
      <w:r w:rsidRPr="00E72BFC">
        <w:rPr>
          <w:b/>
        </w:rPr>
        <w:t xml:space="preserve">Mechanisms of Fatigue </w:t>
      </w:r>
    </w:p>
    <w:p w:rsidR="007727E3" w:rsidRDefault="007727E3" w:rsidP="007727E3"/>
    <w:p w:rsidR="007727E3" w:rsidRDefault="007727E3" w:rsidP="007727E3">
      <w:r>
        <w:t xml:space="preserve">We will initially discuss some of the proposed reasons for chronic fatigue. </w:t>
      </w:r>
      <w:r w:rsidRPr="006C1F05">
        <w:t xml:space="preserve">Fatigue is prolonged and modified by a number of biological and psychosocial mediators such as mood </w:t>
      </w:r>
      <w:r w:rsidR="009A0BE6">
        <w:t>and</w:t>
      </w:r>
      <w:r w:rsidRPr="006C1F05">
        <w:t xml:space="preserve"> sleep disturbance,</w:t>
      </w:r>
      <w:r>
        <w:t xml:space="preserve"> pain</w:t>
      </w:r>
      <w:r w:rsidRPr="006C1F05">
        <w:t xml:space="preserve">, cardiac dysfunction </w:t>
      </w:r>
      <w:r w:rsidR="009A0BE6">
        <w:t>and</w:t>
      </w:r>
      <w:r w:rsidRPr="006C1F05">
        <w:t xml:space="preserve"> lack of exercise</w:t>
      </w:r>
      <w:r w:rsidR="00BD4ED1">
        <w:t xml:space="preserve"> </w:t>
      </w:r>
      <w:r w:rsidR="005410F0">
        <w:fldChar w:fldCharType="begin">
          <w:fldData xml:space="preserve">PEVuZE5vdGU+PENpdGU+PEF1dGhvcj5Cb3dlcjwvQXV0aG9yPjxZZWFyPjIwMTQ8L1llYXI+PFJl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</w:fldData>
        </w:fldChar>
      </w:r>
      <w:r w:rsidR="005410F0">
        <w:instrText xml:space="preserve"> ADDIN EN.CITE </w:instrText>
      </w:r>
      <w:r w:rsidR="005410F0">
        <w:fldChar w:fldCharType="begin">
          <w:fldData xml:space="preserve">PEVuZE5vdGU+PENpdGU+PEF1dGhvcj5Cb3dlcjwvQXV0aG9yPjxZZWFyPjIwMTQ8L1llYXI+PFJl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</w:fldData>
        </w:fldChar>
      </w:r>
      <w:r w:rsidR="005410F0">
        <w:instrText xml:space="preserve"> ADDIN EN.CITE.DATA </w:instrText>
      </w:r>
      <w:r w:rsidR="005410F0">
        <w:fldChar w:fldCharType="end"/>
      </w:r>
      <w:r w:rsidR="005410F0">
        <w:fldChar w:fldCharType="separate"/>
      </w:r>
      <w:r w:rsidR="005410F0">
        <w:rPr>
          <w:noProof/>
        </w:rPr>
        <w:t>[</w:t>
      </w:r>
      <w:hyperlink w:anchor="_ENREF_6" w:tooltip="Bower, 2014 #1119" w:history="1">
        <w:r w:rsidR="00BD4ED1">
          <w:rPr>
            <w:noProof/>
          </w:rPr>
          <w:t>6</w:t>
        </w:r>
      </w:hyperlink>
      <w:r w:rsidR="005410F0">
        <w:rPr>
          <w:noProof/>
        </w:rPr>
        <w:t>,</w:t>
      </w:r>
      <w:hyperlink w:anchor="_ENREF_2" w:tooltip="Bower, 2014 #1054" w:history="1">
        <w:r w:rsidR="00BD4ED1">
          <w:rPr>
            <w:noProof/>
          </w:rPr>
          <w:t>2</w:t>
        </w:r>
      </w:hyperlink>
      <w:r w:rsidR="005410F0">
        <w:rPr>
          <w:noProof/>
        </w:rPr>
        <w:t>]</w:t>
      </w:r>
      <w:r w:rsidR="005410F0">
        <w:fldChar w:fldCharType="end"/>
      </w:r>
      <w:r w:rsidRPr="006C1F05">
        <w:t xml:space="preserve">. There is potentially a large variation between patients </w:t>
      </w:r>
      <w:r w:rsidR="009A0BE6">
        <w:t>and</w:t>
      </w:r>
      <w:r w:rsidRPr="006C1F05">
        <w:t xml:space="preserve"> in individuals over time. The mechanism that causes and propagates fatigue remains unclear</w:t>
      </w:r>
      <w:r w:rsidR="00BD4ED1">
        <w:t xml:space="preserve"> </w:t>
      </w:r>
      <w:r w:rsidR="005410F0">
        <w:fldChar w:fldCharType="begin">
          <w:fldData xml:space="preserve">PEVuZE5vdGU+PENpdGU+PEF1dGhvcj5Cb3dlcjwvQXV0aG9yPjxZZWFyPjIwMTQ8L1llYXI+PFJl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</w:fldData>
        </w:fldChar>
      </w:r>
      <w:r w:rsidR="005410F0">
        <w:instrText xml:space="preserve"> ADDIN EN.CITE </w:instrText>
      </w:r>
      <w:r w:rsidR="005410F0">
        <w:fldChar w:fldCharType="begin">
          <w:fldData xml:space="preserve">PEVuZE5vdGU+PENpdGU+PEF1dGhvcj5Cb3dlcjwvQXV0aG9yPjxZZWFyPjIwMTQ8L1llYXI+PFJl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</w:fldData>
        </w:fldChar>
      </w:r>
      <w:r w:rsidR="005410F0">
        <w:instrText xml:space="preserve"> ADDIN EN.CITE.DATA </w:instrText>
      </w:r>
      <w:r w:rsidR="005410F0">
        <w:fldChar w:fldCharType="end"/>
      </w:r>
      <w:r w:rsidR="005410F0">
        <w:fldChar w:fldCharType="separate"/>
      </w:r>
      <w:r w:rsidR="005410F0">
        <w:rPr>
          <w:noProof/>
        </w:rPr>
        <w:t>[</w:t>
      </w:r>
      <w:hyperlink w:anchor="_ENREF_6" w:tooltip="Bower, 2014 #1119" w:history="1">
        <w:r w:rsidR="00BD4ED1">
          <w:rPr>
            <w:noProof/>
          </w:rPr>
          <w:t>6</w:t>
        </w:r>
      </w:hyperlink>
      <w:r w:rsidR="005410F0">
        <w:rPr>
          <w:noProof/>
        </w:rPr>
        <w:t>,</w:t>
      </w:r>
      <w:hyperlink w:anchor="_ENREF_7" w:tooltip="Bower, 2011 #930" w:history="1">
        <w:r w:rsidR="00BD4ED1">
          <w:rPr>
            <w:noProof/>
          </w:rPr>
          <w:t>7</w:t>
        </w:r>
      </w:hyperlink>
      <w:r w:rsidR="005410F0">
        <w:rPr>
          <w:noProof/>
        </w:rPr>
        <w:t>]</w:t>
      </w:r>
      <w:r w:rsidR="005410F0">
        <w:fldChar w:fldCharType="end"/>
      </w:r>
      <w:r w:rsidRPr="006C1F05">
        <w:t>. There is certainly an inflammatory</w:t>
      </w:r>
      <w:r>
        <w:t xml:space="preserve"> response to both the cancer itself and the range of </w:t>
      </w:r>
      <w:r w:rsidRPr="006C1F05">
        <w:t>treatment</w:t>
      </w:r>
      <w:r>
        <w:t xml:space="preserve"> modalities. A clear correlation exists between increased fatigue and inflammatory cytokines. The response seems most marked from the current evidence with chemotherapy but radiotherapy also causes a similar set of symptom</w:t>
      </w:r>
      <w:r w:rsidR="005410F0">
        <w:t>s</w:t>
      </w:r>
      <w:r w:rsidR="00BD4ED1">
        <w:t xml:space="preserve"> </w:t>
      </w:r>
      <w:r w:rsidR="005410F0">
        <w:fldChar w:fldCharType="begin">
          <w:fldData xml:space="preserve">PEVuZE5vdGU+PENpdGU+PEF1dGhvcj5EaHJ1dmE8L0F1dGhvcj48WWVhcj4yMDEwPC9ZZWFyPjxS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</w:fldData>
        </w:fldChar>
      </w:r>
      <w:r w:rsidR="005410F0">
        <w:instrText xml:space="preserve"> ADDIN EN.CITE </w:instrText>
      </w:r>
      <w:r w:rsidR="005410F0">
        <w:fldChar w:fldCharType="begin">
          <w:fldData xml:space="preserve">PEVuZE5vdGU+PENpdGU+PEF1dGhvcj5EaHJ1dmE8L0F1dGhvcj48WWVhcj4yMDEwPC9ZZWFyPjxS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</w:fldData>
        </w:fldChar>
      </w:r>
      <w:r w:rsidR="005410F0">
        <w:instrText xml:space="preserve"> ADDIN EN.CITE.DATA </w:instrText>
      </w:r>
      <w:r w:rsidR="005410F0">
        <w:fldChar w:fldCharType="end"/>
      </w:r>
      <w:r w:rsidR="005410F0">
        <w:fldChar w:fldCharType="separate"/>
      </w:r>
      <w:r w:rsidR="005410F0">
        <w:rPr>
          <w:noProof/>
        </w:rPr>
        <w:t>[</w:t>
      </w:r>
      <w:hyperlink w:anchor="_ENREF_8" w:tooltip="Dhruva, 2010 #970" w:history="1">
        <w:r w:rsidR="00BD4ED1">
          <w:rPr>
            <w:noProof/>
          </w:rPr>
          <w:t>8</w:t>
        </w:r>
      </w:hyperlink>
      <w:r w:rsidR="005410F0">
        <w:rPr>
          <w:noProof/>
        </w:rPr>
        <w:t>]</w:t>
      </w:r>
      <w:r w:rsidR="005410F0">
        <w:fldChar w:fldCharType="end"/>
      </w:r>
      <w:r>
        <w:t>. There are associated central symptoms such as sleep and memory disturbances that occur uniquely related to cancer treatment which overlaps with fatigue</w:t>
      </w:r>
      <w:r w:rsidR="00BD4ED1">
        <w:t xml:space="preserve"> </w:t>
      </w:r>
      <w:r w:rsidR="00730015">
        <w:fldChar w:fldCharType="begin">
          <w:fldData xml:space="preserve">PEVuZE5vdGU+PENpdGU+PEF1dGhvcj5BbmRyeWtvd3NraTwvQXV0aG9yPjxZZWFyPjIwMTA8L1ll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</w:fldData>
        </w:fldChar>
      </w:r>
      <w:r w:rsidR="00730015">
        <w:instrText xml:space="preserve"> ADDIN EN.CITE </w:instrText>
      </w:r>
      <w:r w:rsidR="00730015">
        <w:fldChar w:fldCharType="begin">
          <w:fldData xml:space="preserve">PEVuZE5vdGU+PENpdGU+PEF1dGhvcj5BbmRyeWtvd3NraTwvQXV0aG9yPjxZZWFyPjIwMTA8L1ll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</w:fldData>
        </w:fldChar>
      </w:r>
      <w:r w:rsidR="00730015">
        <w:instrText xml:space="preserve"> ADDIN EN.CITE.DATA </w:instrText>
      </w:r>
      <w:r w:rsidR="00730015">
        <w:fldChar w:fldCharType="end"/>
      </w:r>
      <w:r w:rsidR="00730015">
        <w:fldChar w:fldCharType="separate"/>
      </w:r>
      <w:r w:rsidR="00730015">
        <w:rPr>
          <w:noProof/>
        </w:rPr>
        <w:t>[</w:t>
      </w:r>
      <w:hyperlink w:anchor="_ENREF_3" w:tooltip="Andrykowski, 2010 #968" w:history="1">
        <w:r w:rsidR="00BD4ED1">
          <w:rPr>
            <w:noProof/>
          </w:rPr>
          <w:t>3</w:t>
        </w:r>
      </w:hyperlink>
      <w:r w:rsidR="00730015">
        <w:rPr>
          <w:noProof/>
        </w:rPr>
        <w:t>,</w:t>
      </w:r>
      <w:hyperlink w:anchor="_ENREF_9" w:tooltip="Wielgus, 2009 #696" w:history="1">
        <w:r w:rsidR="00BD4ED1">
          <w:rPr>
            <w:noProof/>
          </w:rPr>
          <w:t>9</w:t>
        </w:r>
      </w:hyperlink>
      <w:r w:rsidR="00730015">
        <w:rPr>
          <w:noProof/>
        </w:rPr>
        <w:t>,</w:t>
      </w:r>
      <w:hyperlink w:anchor="_ENREF_10" w:tooltip="Fan, 2009 #328" w:history="1">
        <w:r w:rsidR="00BD4ED1">
          <w:rPr>
            <w:noProof/>
          </w:rPr>
          <w:t>10</w:t>
        </w:r>
      </w:hyperlink>
      <w:r w:rsidR="00730015">
        <w:rPr>
          <w:noProof/>
        </w:rPr>
        <w:t>]</w:t>
      </w:r>
      <w:r w:rsidR="00730015">
        <w:fldChar w:fldCharType="end"/>
      </w:r>
      <w:r w:rsidR="00256E86">
        <w:t>.</w:t>
      </w:r>
      <w:r>
        <w:t xml:space="preserve"> This process is likely to be driven by cytokines that cross the blood brain barrier and can act centrally. The mechanism by which exercise can modify some or all of these effects is not clear and many may be </w:t>
      </w:r>
      <w:r w:rsidR="00E0347D">
        <w:t>non-specific</w:t>
      </w:r>
      <w:r w:rsidR="00730015">
        <w:fldChar w:fldCharType="begin"/>
      </w:r>
      <w:r w:rsidR="00730015">
        <w:instrText xml:space="preserve"> ADDIN EN.CITE &lt;EndNote&gt;&lt;Cite&gt;&lt;Author&gt;Tomlinson&lt;/Author&gt;&lt;Year&gt;2014&lt;/Year&gt;&lt;RecNum&gt;1120&lt;/RecNum&gt;&lt;DisplayText&gt;[11]&lt;/DisplayText&gt;&lt;record&gt;&lt;rec-number&gt;1120&lt;/rec-number&gt;&lt;foreign-keys&gt;&lt;key app="EN" db-id="02rrdftpo50wegeaaw0vfpvjztetfrd5wrfx"&gt;1120&lt;/key&gt;&lt;/foreign-keys&gt;&lt;ref-type name="Journal Article"&gt;17&lt;/ref-type&gt;&lt;contributors&gt;&lt;authors&gt;&lt;author&gt;Tomlinson, Deborah&lt;/author&gt;&lt;author&gt;Diorio, Caroline&lt;/author&gt;&lt;author&gt;Beyene, Joseph&lt;/author&gt;&lt;author&gt;Sung, Lillian&lt;/author&gt;&lt;/authors&gt;&lt;/contributors&gt;&lt;auth-address&gt;From the Child Health Evaluative Sciences (DT, CD, LS) and the Division of Haematology/Oncology (LS), The Hospital for Sick Children, Toronto, Ontario, Canada; and the Department of Clinical Epidemiology and Biostatistics (JB), McMaster University, Hamilton, Ontario, Canada.&lt;/auth-address&gt;&lt;titles&gt;&lt;title&gt;Effect of exercise on cancer-related fatigue: a meta-analysis&lt;/title&gt;&lt;secondary-title&gt;American journal of physical medicine &amp;amp; rehabilitation / Association of Academic Physiatrists&lt;/secondary-title&gt;&lt;alt-title&gt;Am J Phys Med Rehabil&lt;/alt-title&gt;&lt;/titles&gt;&lt;periodical&gt;&lt;full-title&gt;American journal of physical medicine &amp;amp; rehabilitation / Association of Academic Physiatrists&lt;/full-title&gt;&lt;abbr-1&gt;Am J Phys Med Rehabil&lt;/abbr-1&gt;&lt;/periodical&gt;&lt;alt-periodical&gt;&lt;full-title&gt;American journal of physical medicine &amp;amp; rehabilitation / Association of Academic Physiatrists&lt;/full-title&gt;&lt;abbr-1&gt;Am J Phys Med Rehabil&lt;/abbr-1&gt;&lt;/alt-periodical&gt;&lt;pages&gt;675-686&lt;/pages&gt;&lt;volume&gt;93&lt;/volume&gt;&lt;number&gt;8&lt;/number&gt;&lt;keywords&gt;&lt;keyword&gt;Exercise&lt;/keyword&gt;&lt;/keywords&gt;&lt;dates&gt;&lt;year&gt;2014&lt;/year&gt;&lt;pub-dates&gt;&lt;date&gt;2014/08//&lt;/date&gt;&lt;/pub-dates&gt;&lt;/dates&gt;&lt;isbn&gt;0894-9115&lt;/isbn&gt;&lt;accession-num&gt;24743466&lt;/accession-num&gt;&lt;urls&gt;&lt;related-urls&gt;&lt;url&gt;http://europepmc.org/abstract/MED/24743466&lt;/url&gt;&lt;url&gt;http://dx.doi.org/10.1097/PHM.0000000000000083&lt;/url&gt;&lt;/related-urls&gt;&lt;/urls&gt;&lt;electronic-resource-num&gt;10.1097/phm.0000000000000083&lt;/electronic-resource-num&gt;&lt;remote-database-name&gt;PubMed&lt;/remote-database-name&gt;&lt;language&gt;eng&lt;/language&gt;&lt;/record&gt;&lt;/Cite&gt;&lt;/EndNote&gt;</w:instrText>
      </w:r>
      <w:r w:rsidR="00730015">
        <w:fldChar w:fldCharType="separate"/>
      </w:r>
      <w:r w:rsidR="00730015">
        <w:rPr>
          <w:noProof/>
        </w:rPr>
        <w:t>[</w:t>
      </w:r>
      <w:hyperlink w:anchor="_ENREF_11" w:tooltip="Tomlinson, 2014 #1120" w:history="1">
        <w:r w:rsidR="00BD4ED1">
          <w:rPr>
            <w:noProof/>
          </w:rPr>
          <w:t>11</w:t>
        </w:r>
      </w:hyperlink>
      <w:r w:rsidR="00730015">
        <w:rPr>
          <w:noProof/>
        </w:rPr>
        <w:t>]</w:t>
      </w:r>
      <w:r w:rsidR="00730015">
        <w:fldChar w:fldCharType="end"/>
      </w:r>
      <w:r w:rsidR="00256E86">
        <w:t>.</w:t>
      </w:r>
      <w:r>
        <w:t xml:space="preserve"> However there is also evidence that cancer patients rapidly lose muscle mass either through inactivity or by this inflammatory process. There is potentially a role for further biomarker studies to provide further objective measures as to the exercise “dose response”</w:t>
      </w:r>
      <w:r w:rsidR="00730015">
        <w:fldChar w:fldCharType="begin"/>
      </w:r>
      <w:r w:rsidR="00730015">
        <w:instrText xml:space="preserve"> ADDIN EN.CITE &lt;EndNote&gt;&lt;Cite&gt;&lt;Author&gt;Loy&lt;/Author&gt;&lt;Year&gt;2013&lt;/Year&gt;&lt;RecNum&gt;1122&lt;/RecNum&gt;&lt;DisplayText&gt;[12]&lt;/DisplayText&gt;&lt;record&gt;&lt;rec-number&gt;1122&lt;/rec-number&gt;&lt;foreign-keys&gt;&lt;key app="EN" db-id="02rrdftpo50wegeaaw0vfpvjztetfrd5wrfx"&gt;1122&lt;/key&gt;&lt;/foreign-keys&gt;&lt;ref-type name="Journal Article"&gt;17&lt;/ref-type&gt;&lt;contributors&gt;&lt;authors&gt;&lt;author&gt;Loy, Bryan D.&lt;/author&gt;&lt;author&gt;O&amp;apos;Connor, Patrick J.&lt;/author&gt;&lt;author&gt;Dishman, Rodney K.&lt;/author&gt;&lt;/authors&gt;&lt;/contributors&gt;&lt;titles&gt;&lt;title&gt;The effect of a single bout of exercise on energy and fatigue states: a systematic review and meta-analysis&lt;/title&gt;&lt;secondary-title&gt;Fatigue: Biomedicine, Health &amp;amp; Behavior&lt;/secondary-title&gt;&lt;/titles&gt;&lt;periodical&gt;&lt;full-title&gt;Fatigue: Biomedicine, Health &amp;amp; Behavior&lt;/full-title&gt;&lt;/periodical&gt;&lt;pages&gt;223-242&lt;/pages&gt;&lt;volume&gt;1&lt;/volume&gt;&lt;number&gt;4&lt;/number&gt;&lt;dates&gt;&lt;year&gt;2013&lt;/year&gt;&lt;pub-dates&gt;&lt;date&gt;2013/10/01&lt;/date&gt;&lt;/pub-dates&gt;&lt;/dates&gt;&lt;publisher&gt;Routledge&lt;/publisher&gt;&lt;isbn&gt;2164-1846&lt;/isbn&gt;&lt;urls&gt;&lt;related-urls&gt;&lt;url&gt;http://dx.doi.org/10.1080/21641846.2013.843266&lt;/url&gt;&lt;/related-urls&gt;&lt;/urls&gt;&lt;electronic-resource-num&gt;10.1080/21641846.2013.843266&lt;/electronic-resource-num&gt;&lt;access-date&gt;2014/10/02&lt;/access-date&gt;&lt;/record&gt;&lt;/Cite&gt;&lt;/EndNote&gt;</w:instrText>
      </w:r>
      <w:r w:rsidR="00730015">
        <w:fldChar w:fldCharType="separate"/>
      </w:r>
      <w:r w:rsidR="00730015">
        <w:rPr>
          <w:noProof/>
        </w:rPr>
        <w:t>[</w:t>
      </w:r>
      <w:hyperlink w:anchor="_ENREF_12" w:tooltip="Loy, 2013 #1122" w:history="1">
        <w:r w:rsidR="00BD4ED1">
          <w:rPr>
            <w:noProof/>
          </w:rPr>
          <w:t>12</w:t>
        </w:r>
      </w:hyperlink>
      <w:r w:rsidR="00730015">
        <w:rPr>
          <w:noProof/>
        </w:rPr>
        <w:t>]</w:t>
      </w:r>
      <w:r w:rsidR="00730015">
        <w:fldChar w:fldCharType="end"/>
      </w:r>
      <w:r w:rsidR="00500255">
        <w:t xml:space="preserve"> . </w:t>
      </w:r>
      <w:r w:rsidR="00944C89">
        <w:t>Exercise will also have an impact on the associated psychological correlates of fatigue such as mood and sleep disturbance.  While these are not formal comorbidities they occur in parallel to fatigue and will have an identifiable impact</w:t>
      </w:r>
      <w:r w:rsidR="00730015">
        <w:t xml:space="preserve"> </w:t>
      </w:r>
      <w:r w:rsidR="00730015">
        <w:fldChar w:fldCharType="begin"/>
      </w:r>
      <w:r w:rsidR="00730015">
        <w:instrText xml:space="preserve"> ADDIN EN.CITE &lt;EndNote&gt;&lt;Cite&gt;&lt;Author&gt;Storey&lt;/Author&gt;&lt;Year&gt;2007&lt;/Year&gt;&lt;RecNum&gt;88&lt;/RecNum&gt;&lt;DisplayText&gt;[13]&lt;/DisplayText&gt;&lt;record&gt;&lt;rec-number&gt;88&lt;/rec-number&gt;&lt;foreign-keys&gt;&lt;key app="EN" db-id="02rrdftpo50wegeaaw0vfpvjztetfrd5wrfx"&gt;88&lt;/key&gt;&lt;/foreign-keys&gt;&lt;ref-type name="Journal Article"&gt;17&lt;/ref-type&gt;&lt;contributors&gt;&lt;authors&gt;&lt;author&gt;Storey, D. J.&lt;/author&gt;&lt;author&gt;Waters, R. A.&lt;/author&gt;&lt;author&gt;Hibberd, C. J.&lt;/author&gt;&lt;author&gt;Rush, R. W.&lt;/author&gt;&lt;author&gt;Cargill, A. T.&lt;/author&gt;&lt;author&gt;Wall, L. R.&lt;/author&gt;&lt;author&gt;Fallon, M. T.&lt;/author&gt;&lt;author&gt;Strong, V. A.&lt;/author&gt;&lt;author&gt;Walker, J.&lt;/author&gt;&lt;author&gt;Sharpe, M.&lt;/author&gt;&lt;/authors&gt;&lt;/contributors&gt;&lt;auth-address&gt;Edinburgh Cancer Centre, Western General Hospital, Edinburgh, UK. drdjs@talk21.com&lt;/auth-address&gt;&lt;titles&gt;&lt;title&gt;Clinically relevant fatigue in cancer outpatients: the Edinburgh Cancer Centre symptom study&lt;/title&gt;&lt;secondary-title&gt;Annals of Oncology&lt;/secondary-title&gt;&lt;/titles&gt;&lt;periodical&gt;&lt;full-title&gt;Annals of Oncology&lt;/full-title&gt;&lt;/periodical&gt;&lt;pages&gt;1861-9&lt;/pages&gt;&lt;volume&gt;18&lt;/volume&gt;&lt;number&gt;11&lt;/number&gt;&lt;dates&gt;&lt;year&gt;2007&lt;/year&gt;&lt;pub-dates&gt;&lt;date&gt;Nov&lt;/date&gt;&lt;/pub-dates&gt;&lt;/dates&gt;&lt;accession-num&gt;17804467&lt;/accession-num&gt;&lt;urls&gt;&lt;/urls&gt;&lt;/record&gt;&lt;/Cite&gt;&lt;/EndNote&gt;</w:instrText>
      </w:r>
      <w:r w:rsidR="00730015">
        <w:fldChar w:fldCharType="separate"/>
      </w:r>
      <w:r w:rsidR="00730015">
        <w:rPr>
          <w:noProof/>
        </w:rPr>
        <w:t>[</w:t>
      </w:r>
      <w:hyperlink w:anchor="_ENREF_13" w:tooltip="Storey, 2007 #88" w:history="1">
        <w:r w:rsidR="00BD4ED1">
          <w:rPr>
            <w:noProof/>
          </w:rPr>
          <w:t>13</w:t>
        </w:r>
      </w:hyperlink>
      <w:r w:rsidR="00730015">
        <w:rPr>
          <w:noProof/>
        </w:rPr>
        <w:t>]</w:t>
      </w:r>
      <w:r w:rsidR="00730015">
        <w:fldChar w:fldCharType="end"/>
      </w:r>
      <w:r w:rsidR="00944C89">
        <w:t xml:space="preserve">.  This review is not intended to examine the causes of fatigue in detail but examine the role exercise has on fatigue and its associated symptoms. </w:t>
      </w:r>
      <w:r w:rsidR="00730015">
        <w:t xml:space="preserve">A detailed examination of the postulated causes of fatigue can be found in recent reviews </w:t>
      </w:r>
      <w:r w:rsidR="00730015">
        <w:fldChar w:fldCharType="begin">
          <w:fldData xml:space="preserve">PEVuZE5vdGU+PENpdGU+PEF1dGhvcj5NaW50b248L0F1dGhvcj48WWVhcj4yMDEzPC9ZZWFyPjxS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==
</w:fldData>
        </w:fldChar>
      </w:r>
      <w:r w:rsidR="000D0F34">
        <w:instrText xml:space="preserve"> ADDIN EN.CITE </w:instrText>
      </w:r>
      <w:r w:rsidR="000D0F34">
        <w:fldChar w:fldCharType="begin">
          <w:fldData xml:space="preserve">PEVuZE5vdGU+PENpdGU+PEF1dGhvcj5NaW50b248L0F1dGhvcj48WWVhcj4yMDEzPC9ZZWFyPjxS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==
</w:fldData>
        </w:fldChar>
      </w:r>
      <w:r w:rsidR="000D0F34">
        <w:instrText xml:space="preserve"> ADDIN EN.CITE.DATA </w:instrText>
      </w:r>
      <w:r w:rsidR="000D0F34">
        <w:fldChar w:fldCharType="end"/>
      </w:r>
      <w:r w:rsidR="00730015">
        <w:fldChar w:fldCharType="separate"/>
      </w:r>
      <w:r w:rsidR="00730015">
        <w:rPr>
          <w:noProof/>
        </w:rPr>
        <w:t>[</w:t>
      </w:r>
      <w:hyperlink w:anchor="_ENREF_1" w:tooltip="Minton, 2013 #1051" w:history="1">
        <w:r w:rsidR="00BD4ED1">
          <w:rPr>
            <w:noProof/>
          </w:rPr>
          <w:t>1</w:t>
        </w:r>
      </w:hyperlink>
      <w:r w:rsidR="00730015">
        <w:rPr>
          <w:noProof/>
        </w:rPr>
        <w:t>,</w:t>
      </w:r>
      <w:hyperlink w:anchor="_ENREF_6" w:tooltip="Bower, 2014 #1119" w:history="1">
        <w:r w:rsidR="00BD4ED1">
          <w:rPr>
            <w:noProof/>
          </w:rPr>
          <w:t>6</w:t>
        </w:r>
      </w:hyperlink>
      <w:r w:rsidR="00730015">
        <w:rPr>
          <w:noProof/>
        </w:rPr>
        <w:t>]</w:t>
      </w:r>
      <w:r w:rsidR="00730015">
        <w:fldChar w:fldCharType="end"/>
      </w:r>
    </w:p>
    <w:p w:rsidR="007727E3" w:rsidRPr="00E72BFC" w:rsidRDefault="005E03B8" w:rsidP="007727E3">
      <w:pPr>
        <w:rPr>
          <w:b/>
        </w:rPr>
      </w:pPr>
      <w:r>
        <w:rPr>
          <w:b/>
        </w:rPr>
        <w:t xml:space="preserve"> Medical </w:t>
      </w:r>
      <w:r w:rsidR="007727E3" w:rsidRPr="00E72BFC">
        <w:rPr>
          <w:b/>
        </w:rPr>
        <w:t xml:space="preserve">Comorbidities </w:t>
      </w:r>
    </w:p>
    <w:p w:rsidR="007727E3" w:rsidRDefault="007727E3" w:rsidP="007727E3">
      <w:r w:rsidRPr="006C1F05">
        <w:t>There are also a large percentage of patients that have additional</w:t>
      </w:r>
      <w:r w:rsidR="00944C89">
        <w:t xml:space="preserve"> medical </w:t>
      </w:r>
      <w:r w:rsidRPr="006C1F05">
        <w:t xml:space="preserve"> co-morbidities </w:t>
      </w:r>
      <w:r w:rsidR="009A0BE6">
        <w:t>and</w:t>
      </w:r>
      <w:r w:rsidRPr="006C1F05">
        <w:t xml:space="preserve"> so there are further indirect causes of fatigue although this </w:t>
      </w:r>
      <w:r w:rsidR="00BC0DDF">
        <w:t>may be</w:t>
      </w:r>
      <w:r w:rsidR="00256E86">
        <w:t xml:space="preserve"> mediated </w:t>
      </w:r>
      <w:r w:rsidR="00BC0DDF">
        <w:t xml:space="preserve"> </w:t>
      </w:r>
      <w:r w:rsidRPr="006C1F05">
        <w:t xml:space="preserve"> by cardiac dysfunction</w:t>
      </w:r>
      <w:r w:rsidR="00A77625">
        <w:t>, endocrine or psychiatric</w:t>
      </w:r>
      <w:r w:rsidR="00256E86">
        <w:t xml:space="preserve"> causes</w:t>
      </w:r>
      <w:r w:rsidR="00730015">
        <w:fldChar w:fldCharType="begin">
          <w:fldData xml:space="preserve">PEVuZE5vdGU+PENpdGU+PEF1dGhvcj5NaWxsZXI8L0F1dGhvcj48WWVhcj4yMDA4PC9ZZWFyPjxS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</w:fldData>
        </w:fldChar>
      </w:r>
      <w:r w:rsidR="00560406">
        <w:instrText xml:space="preserve"> ADDIN EN.CITE </w:instrText>
      </w:r>
      <w:r w:rsidR="00560406">
        <w:fldChar w:fldCharType="begin">
          <w:fldData xml:space="preserve">PEVuZE5vdGU+PENpdGU+PEF1dGhvcj5NaWxsZXI8L0F1dGhvcj48WWVhcj4yMDA4PC9ZZWFyPjxS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</w:fldData>
        </w:fldChar>
      </w:r>
      <w:r w:rsidR="00560406">
        <w:instrText xml:space="preserve"> ADDIN EN.CITE.DATA </w:instrText>
      </w:r>
      <w:r w:rsidR="00560406">
        <w:fldChar w:fldCharType="end"/>
      </w:r>
      <w:r w:rsidR="00730015">
        <w:fldChar w:fldCharType="separate"/>
      </w:r>
      <w:r w:rsidR="00730015">
        <w:rPr>
          <w:noProof/>
        </w:rPr>
        <w:t>[</w:t>
      </w:r>
      <w:hyperlink w:anchor="_ENREF_14" w:tooltip="Miller, 2008 #87" w:history="1">
        <w:r w:rsidR="00BD4ED1">
          <w:rPr>
            <w:noProof/>
          </w:rPr>
          <w:t>14-17</w:t>
        </w:r>
      </w:hyperlink>
      <w:r w:rsidR="00730015">
        <w:rPr>
          <w:noProof/>
        </w:rPr>
        <w:t>]</w:t>
      </w:r>
      <w:r w:rsidR="00730015">
        <w:fldChar w:fldCharType="end"/>
      </w:r>
      <w:r w:rsidR="00256E86">
        <w:t>.</w:t>
      </w:r>
      <w:r>
        <w:t xml:space="preserve"> Fatigue is a recognised symptom in patients with cardiac dysfunction but this has not been routinely measured in the post treatment cancer survivors</w:t>
      </w:r>
      <w:r w:rsidR="00644407">
        <w:fldChar w:fldCharType="begin"/>
      </w:r>
      <w:r w:rsidR="00560406">
        <w:instrText xml:space="preserve"> ADDIN EN.CITE &lt;EndNote&gt;&lt;Cite&gt;&lt;Author&gt;DuPont&lt;/Author&gt;&lt;Year&gt;2008&lt;/Year&gt;&lt;RecNum&gt;953&lt;/RecNum&gt;&lt;DisplayText&gt;[18]&lt;/DisplayText&gt;&lt;record&gt;&lt;rec-number&gt;953&lt;/rec-number&gt;&lt;foreign-keys&gt;&lt;key app="EN" db-id="02rrdftpo50wegeaaw0vfpvjztetfrd5wrfx"&gt;953&lt;/key&gt;&lt;/foreign-keys&gt;&lt;ref-type name="Journal Article"&gt;17&lt;/ref-type&gt;&lt;contributors&gt;&lt;authors&gt;&lt;author&gt;DuPont, Robert L.&lt;/author&gt;&lt;author&gt;Coleman, John J.&lt;/author&gt;&lt;author&gt;Bucher, Richard H.&lt;/author&gt;&lt;author&gt;Wilford, Bonnie B.&lt;/author&gt;&lt;/authors&gt;&lt;/contributors&gt;&lt;titles&gt;&lt;title&gt;Characteristics and Motives of College Students Who Engage in Nonmedical Use of Methylphenidate&lt;/title&gt;&lt;secondary-title&gt;American Journal on Addictions&lt;/secondary-title&gt;&lt;/titles&gt;&lt;periodical&gt;&lt;full-title&gt;American Journal on Addictions&lt;/full-title&gt;&lt;/periodical&gt;&lt;pages&gt;167-171&lt;/pages&gt;&lt;volume&gt;17&lt;/volume&gt;&lt;number&gt;3&lt;/number&gt;&lt;dates&gt;&lt;year&gt;2008&lt;/year&gt;&lt;/dates&gt;&lt;urls&gt;&lt;related-urls&gt;&lt;url&gt;http://informahealthcare.com/doi/abs/10.1080/10550490802019642 &lt;/url&gt;&lt;/related-urls&gt;&lt;/urls&gt;&lt;electronic-resource-num&gt;doi:10.1080/10550490802019642&lt;/electronic-resource-num&gt;&lt;/record&gt;&lt;/Cite&gt;&lt;/EndNote&gt;</w:instrText>
      </w:r>
      <w:r w:rsidR="00644407">
        <w:fldChar w:fldCharType="separate"/>
      </w:r>
      <w:r w:rsidR="00644407">
        <w:rPr>
          <w:noProof/>
        </w:rPr>
        <w:t>[</w:t>
      </w:r>
      <w:hyperlink w:anchor="_ENREF_18" w:tooltip="DuPont, 2008 #953" w:history="1">
        <w:r w:rsidR="00BD4ED1">
          <w:rPr>
            <w:noProof/>
          </w:rPr>
          <w:t>18</w:t>
        </w:r>
      </w:hyperlink>
      <w:r w:rsidR="00644407">
        <w:rPr>
          <w:noProof/>
        </w:rPr>
        <w:t>]</w:t>
      </w:r>
      <w:r w:rsidR="00644407">
        <w:fldChar w:fldCharType="end"/>
      </w:r>
      <w:r w:rsidR="00944C89">
        <w:t xml:space="preserve"> </w:t>
      </w:r>
      <w:r w:rsidR="005E03B8">
        <w:t xml:space="preserve"> . With an ageing population there is an increased likelihood of comorbidities </w:t>
      </w:r>
      <w:r w:rsidR="00644407">
        <w:fldChar w:fldCharType="begin"/>
      </w:r>
      <w:r w:rsidR="00644407">
        <w:instrText xml:space="preserve"> ADDIN EN.CITE &lt;EndNote&gt;&lt;Cite&gt;&lt;Author&gt;Extermann&lt;/Author&gt;&lt;Year&gt;2007&lt;/Year&gt;&lt;RecNum&gt;854&lt;/RecNum&gt;&lt;DisplayText&gt;[19]&lt;/DisplayText&gt;&lt;record&gt;&lt;rec-number&gt;854&lt;/rec-number&gt;&lt;foreign-keys&gt;&lt;key app="EN" db-id="02rrdftpo50wegeaaw0vfpvjztetfrd5wrfx"&gt;854&lt;/key&gt;&lt;/foreign-keys&gt;&lt;ref-type name="Journal Article"&gt;17&lt;/ref-type&gt;&lt;contributors&gt;&lt;authors&gt;&lt;author&gt;Extermann, M.&lt;/author&gt;&lt;author&gt;Hurria, A.&lt;/author&gt;&lt;/authors&gt;&lt;/contributors&gt;&lt;auth-address&gt;H. Lee Moffitt Cancer Center, University of South Florida, Tampa, FL 33612, USA. extermann@moffitt.usf.edu&lt;/auth-address&gt;&lt;titles&gt;&lt;title&gt;Comprehensive geriatric assessment for older patients with cancer&lt;/title&gt;&lt;secondary-title&gt;Journal of Clinical Oncology&lt;/secondary-title&gt;&lt;/titles&gt;&lt;periodical&gt;&lt;full-title&gt;Journal of Clinical Oncology&lt;/full-title&gt;&lt;/periodical&gt;&lt;pages&gt;1824-31&lt;/pages&gt;&lt;volume&gt;25&lt;/volume&gt;&lt;number&gt;14&lt;/number&gt;&lt;dates&gt;&lt;year&gt;2007&lt;/year&gt;&lt;pub-dates&gt;&lt;date&gt;May 10&lt;/date&gt;&lt;/pub-dates&gt;&lt;/dates&gt;&lt;accession-num&gt;17488980&lt;/accession-num&gt;&lt;call-num&gt;***Title available electronically. Click on Ovid Full Text ***, ***Current Print Subscription held at St George&amp;apos;s Library. Click on Library holdings then Catalogue record to check details***&lt;/call-num&gt;&lt;work-type&gt;Research Support, N.I.H., Extramural&amp;#xD;Research Support, Non-U.S. Gov&amp;apos;t&amp;#xD;Review&lt;/work-type&gt;&lt;urls&gt;&lt;/urls&gt;&lt;/record&gt;&lt;/Cite&gt;&lt;/EndNote&gt;</w:instrText>
      </w:r>
      <w:r w:rsidR="00644407">
        <w:fldChar w:fldCharType="separate"/>
      </w:r>
      <w:r w:rsidR="00644407">
        <w:rPr>
          <w:noProof/>
        </w:rPr>
        <w:t>[</w:t>
      </w:r>
      <w:hyperlink w:anchor="_ENREF_19" w:tooltip="Extermann, 2007 #854" w:history="1">
        <w:r w:rsidR="00BD4ED1">
          <w:rPr>
            <w:noProof/>
          </w:rPr>
          <w:t>19</w:t>
        </w:r>
      </w:hyperlink>
      <w:r w:rsidR="00644407">
        <w:rPr>
          <w:noProof/>
        </w:rPr>
        <w:t>]</w:t>
      </w:r>
      <w:r w:rsidR="00644407">
        <w:fldChar w:fldCharType="end"/>
      </w:r>
      <w:r w:rsidR="005E03B8">
        <w:t xml:space="preserve"> and there will be an effect on the prevalence of fatigue because of this</w:t>
      </w:r>
      <w:r w:rsidR="00644407">
        <w:fldChar w:fldCharType="begin"/>
      </w:r>
      <w:r w:rsidR="00644407">
        <w:instrText xml:space="preserve"> ADDIN EN.CITE &lt;EndNote&gt;&lt;Cite&gt;&lt;Author&gt;Robb&lt;/Author&gt;&lt;Year&gt;2007&lt;/Year&gt;&lt;RecNum&gt;626&lt;/RecNum&gt;&lt;DisplayText&gt;[20]&lt;/DisplayText&gt;&lt;record&gt;&lt;rec-number&gt;626&lt;/rec-number&gt;&lt;foreign-keys&gt;&lt;key app="EN" db-id="02rrdftpo50wegeaaw0vfpvjztetfrd5wrfx"&gt;626&lt;/key&gt;&lt;/foreign-keys&gt;&lt;ref-type name="Journal Article"&gt;17&lt;/ref-type&gt;&lt;contributors&gt;&lt;authors&gt;&lt;author&gt;Robb, C.&lt;/author&gt;&lt;author&gt;Haley, W. E.&lt;/author&gt;&lt;author&gt;Balducci, L.&lt;/author&gt;&lt;author&gt;Extermann, M.&lt;/author&gt;&lt;author&gt;Perkins, E. A.&lt;/author&gt;&lt;author&gt;Small, B. J.&lt;/author&gt;&lt;author&gt;Mortimer, J.&lt;/author&gt;&lt;author&gt;Robb, Claire&lt;/author&gt;&lt;author&gt;Haley, William E.&lt;/author&gt;&lt;author&gt;Balducci, Lodovico&lt;/author&gt;&lt;author&gt;Extermann, Martine&lt;/author&gt;&lt;author&gt;Perkins, Elizabeth A.&lt;/author&gt;&lt;author&gt;Small, Brent J.&lt;/author&gt;&lt;author&gt;Mortimer, James&lt;/author&gt;&lt;/authors&gt;&lt;/contributors&gt;&lt;auth-address&gt;Department of Health Administration, Biostatistics and Epidemiology, College of Public Health, University of Georgia, Athens, GA 30602-7396, USA. crobb@geron.uga.edu&lt;/auth-address&gt;&lt;titles&gt;&lt;title&gt;Impact of breast cancer survivorship on quality of life in older women&lt;/title&gt;&lt;secondary-title&gt;Critical Reviews in Oncology-Hematology&lt;/secondary-title&gt;&lt;/titles&gt;&lt;periodical&gt;&lt;full-title&gt;Critical Reviews in Oncology-Hematology&lt;/full-title&gt;&lt;/periodical&gt;&lt;pages&gt;84-91&lt;/pages&gt;&lt;volume&gt;62&lt;/volume&gt;&lt;number&gt;1&lt;/number&gt;&lt;keywords&gt;&lt;keyword&gt;Aged&lt;/keyword&gt;&lt;keyword&gt;*Breast Neoplasms/px [Psychology]&lt;/keyword&gt;&lt;keyword&gt;Comorbidity&lt;/keyword&gt;&lt;keyword&gt;Depression/ep [Epidemiology]&lt;/keyword&gt;&lt;keyword&gt;Fatigue/ep [Epidemiology]&lt;/keyword&gt;&lt;keyword&gt;Female&lt;/keyword&gt;&lt;keyword&gt;Health Status Indicators&lt;/keyword&gt;&lt;keyword&gt;Humans&lt;/keyword&gt;&lt;keyword&gt;*Quality of Life&lt;/keyword&gt;&lt;keyword&gt;Questionnaires&lt;/keyword&gt;&lt;keyword&gt;Survivors&lt;/keyword&gt;&lt;/keywords&gt;&lt;dates&gt;&lt;year&gt;2007&lt;/year&gt;&lt;pub-dates&gt;&lt;date&gt;Apr&lt;/date&gt;&lt;/pub-dates&gt;&lt;/dates&gt;&lt;accession-num&gt;17188505&lt;/accession-num&gt;&lt;call-num&gt;***Title available electronically. Click on Full Text***&lt;/call-num&gt;&lt;work-type&gt;Research Support, N.I.H., Extramural&lt;/work-type&gt;&lt;urls&gt;&lt;/urls&gt;&lt;/record&gt;&lt;/Cite&gt;&lt;/EndNote&gt;</w:instrText>
      </w:r>
      <w:r w:rsidR="00644407">
        <w:fldChar w:fldCharType="separate"/>
      </w:r>
      <w:r w:rsidR="00644407">
        <w:rPr>
          <w:noProof/>
        </w:rPr>
        <w:t>[</w:t>
      </w:r>
      <w:hyperlink w:anchor="_ENREF_20" w:tooltip="Robb, 2007 #626" w:history="1">
        <w:r w:rsidR="00BD4ED1">
          <w:rPr>
            <w:noProof/>
          </w:rPr>
          <w:t>20</w:t>
        </w:r>
      </w:hyperlink>
      <w:r w:rsidR="00644407">
        <w:rPr>
          <w:noProof/>
        </w:rPr>
        <w:t>]</w:t>
      </w:r>
      <w:r w:rsidR="00644407">
        <w:fldChar w:fldCharType="end"/>
      </w:r>
      <w:r w:rsidR="005E03B8">
        <w:t xml:space="preserve">. </w:t>
      </w:r>
    </w:p>
    <w:p w:rsidR="007727E3" w:rsidRDefault="007727E3" w:rsidP="007727E3">
      <w:pPr>
        <w:rPr>
          <w:b/>
        </w:rPr>
      </w:pPr>
    </w:p>
    <w:p w:rsidR="00A24A6F" w:rsidRDefault="007727E3" w:rsidP="007727E3">
      <w:r>
        <w:t>What is clear from the</w:t>
      </w:r>
      <w:r w:rsidR="00C62B04">
        <w:t xml:space="preserve"> growing</w:t>
      </w:r>
      <w:r>
        <w:t xml:space="preserve"> number of epidemiological studies is that fatigue increases from the time of diagnosis throughout </w:t>
      </w:r>
      <w:r w:rsidR="00B91F20">
        <w:t>treatment</w:t>
      </w:r>
      <w:r w:rsidR="00BD4ED1">
        <w:t xml:space="preserve"> </w:t>
      </w:r>
      <w:r w:rsidR="00644407">
        <w:fldChar w:fldCharType="begin"/>
      </w:r>
      <w:r w:rsidR="00644407">
        <w:instrText xml:space="preserve"> ADDIN EN.CITE &lt;EndNote&gt;&lt;Cite&gt;&lt;Author&gt;Reinertsen&lt;/Author&gt;&lt;Year&gt;2010&lt;/Year&gt;&lt;RecNum&gt;878&lt;/RecNum&gt;&lt;DisplayText&gt;[21]&lt;/DisplayText&gt;&lt;record&gt;&lt;rec-number&gt;878&lt;/rec-number&gt;&lt;foreign-keys&gt;&lt;key app="EN" db-id="02rrdftpo50wegeaaw0vfpvjztetfrd5wrfx"&gt;878&lt;/key&gt;&lt;/foreign-keys&gt;&lt;ref-type name="Journal Article"&gt;17&lt;/ref-type&gt;&lt;contributors&gt;&lt;authors&gt;&lt;author&gt;Reinertsen, Kristin Valborg&lt;/author&gt;&lt;author&gt;Cvancarova, Milada&lt;/author&gt;&lt;author&gt;Loge, Jon H.&lt;/author&gt;&lt;author&gt;Edvardsen, Hege&lt;/author&gt;&lt;author&gt;Wist, Erik&lt;/author&gt;&lt;author&gt;Fossa, Sophie D.&lt;/author&gt;&lt;/authors&gt;&lt;/contributors&gt;&lt;auth-address&gt;National Resource Center for Late Effects, Department of Oncology, Oslo University Hospital, Radiumhospitalet, Montebello, 0310, Oslo, Norway.&lt;/auth-address&gt;&lt;titles&gt;&lt;title&gt;Predictors and course of chronic fatigue in long-term breast cancer survivors&lt;/title&gt;&lt;secondary-title&gt;Journal of Cancer Survivorship&lt;/secondary-title&gt;&lt;/titles&gt;&lt;periodical&gt;&lt;full-title&gt;Journal of Cancer Survivorship&lt;/full-title&gt;&lt;/periodical&gt;&lt;pages&gt;405-14&lt;/pages&gt;&lt;volume&gt;4&lt;/volume&gt;&lt;number&gt;4&lt;/number&gt;&lt;dates&gt;&lt;year&gt;2010&lt;/year&gt;&lt;/dates&gt;&lt;accession-num&gt;20862614&lt;/accession-num&gt;&lt;urls&gt;&lt;related-urls&gt;&lt;url&gt;http://ovidsp.ovid.com/ovidweb.cgi?T=JS&amp;amp;CSC=Y&amp;amp;NEWS=N&amp;amp;PAGE=fulltext&amp;amp;D=medl&amp;amp;AN=20862614&lt;/url&gt;&lt;/related-urls&gt;&lt;/urls&gt;&lt;custom2&gt;PMC2978315&lt;/custom2&gt;&lt;/record&gt;&lt;/Cite&gt;&lt;/EndNote&gt;</w:instrText>
      </w:r>
      <w:r w:rsidR="00644407">
        <w:fldChar w:fldCharType="separate"/>
      </w:r>
      <w:r w:rsidR="00644407">
        <w:rPr>
          <w:noProof/>
        </w:rPr>
        <w:t>[</w:t>
      </w:r>
      <w:hyperlink w:anchor="_ENREF_21" w:tooltip="Reinertsen, 2010 #878" w:history="1">
        <w:r w:rsidR="00BD4ED1">
          <w:rPr>
            <w:noProof/>
          </w:rPr>
          <w:t>21</w:t>
        </w:r>
      </w:hyperlink>
      <w:r w:rsidR="00644407">
        <w:rPr>
          <w:noProof/>
        </w:rPr>
        <w:t>]</w:t>
      </w:r>
      <w:r w:rsidR="00644407">
        <w:fldChar w:fldCharType="end"/>
      </w:r>
      <w:r w:rsidR="00C62B04">
        <w:t>.</w:t>
      </w:r>
      <w:r>
        <w:t>The rate and degree of change does vary between studies though and means t</w:t>
      </w:r>
      <w:r w:rsidRPr="006C1F05">
        <w:t>he optimum timings of any intervention to improve fatigue remain unclear.</w:t>
      </w:r>
    </w:p>
    <w:p w:rsidR="007727E3" w:rsidRDefault="007727E3" w:rsidP="007727E3">
      <w:r>
        <w:lastRenderedPageBreak/>
        <w:t xml:space="preserve"> The general expert consensus would be</w:t>
      </w:r>
      <w:r w:rsidR="00C62B04">
        <w:t xml:space="preserve"> to intervene </w:t>
      </w:r>
      <w:r>
        <w:t xml:space="preserve"> during the early stages of treatment but this is often an overwhelming time</w:t>
      </w:r>
      <w:r w:rsidR="009A0BE6">
        <w:t xml:space="preserve"> for the patient</w:t>
      </w:r>
      <w:r>
        <w:t xml:space="preserve"> and the focus is elsewhere</w:t>
      </w:r>
      <w:r w:rsidR="00A24A6F">
        <w:fldChar w:fldCharType="begin"/>
      </w:r>
      <w:r w:rsidR="00A24A6F">
        <w:instrText xml:space="preserve"> ADDIN EN.CITE &lt;EndNote&gt;&lt;Cite&gt;&lt;Author&gt;NCCN &lt;/Author&gt;&lt;Year&gt;2014&lt;/Year&gt;&lt;RecNum&gt;4&lt;/RecNum&gt;&lt;DisplayText&gt;[22]&lt;/DisplayText&gt;&lt;record&gt;&lt;rec-number&gt;4&lt;/rec-number&gt;&lt;foreign-keys&gt;&lt;key app="EN" db-id="02spa9srcx5st8exse752r2rvtsa9wadf2fd"&gt;4&lt;/key&gt;&lt;/foreign-keys&gt;&lt;ref-type name="Web Page"&gt;12&lt;/ref-type&gt;&lt;contributors&gt;&lt;authors&gt;&lt;author&gt;NCCN , National Comprehensive Cancer Network.  &lt;/author&gt;&lt;/authors&gt;&lt;/contributors&gt;&lt;titles&gt;&lt;title&gt;Clinical practice guidelines in oncology.&lt;/title&gt;&lt;secondary-title&gt;Cancer related fatigue.&lt;/secondary-title&gt;&lt;/titles&gt;&lt;volume&gt;2014&lt;/volume&gt;&lt;number&gt;10.04.2014&lt;/number&gt;&lt;dates&gt;&lt;year&gt;2014&lt;/year&gt;&lt;/dates&gt;&lt;urls&gt;&lt;related-urls&gt;&lt;url&gt;http://www.nccn.org &lt;/url&gt;&lt;/related-urls&gt;&lt;/urls&gt;&lt;/record&gt;&lt;/Cite&gt;&lt;/EndNote&gt;</w:instrText>
      </w:r>
      <w:r w:rsidR="00A24A6F">
        <w:fldChar w:fldCharType="separate"/>
      </w:r>
      <w:r w:rsidR="00A24A6F">
        <w:rPr>
          <w:noProof/>
        </w:rPr>
        <w:t>[</w:t>
      </w:r>
      <w:hyperlink w:anchor="_ENREF_22" w:tooltip="NCCN , 2014 #4" w:history="1">
        <w:r w:rsidR="00BD4ED1">
          <w:rPr>
            <w:noProof/>
          </w:rPr>
          <w:t>22</w:t>
        </w:r>
      </w:hyperlink>
      <w:r w:rsidR="00A24A6F">
        <w:rPr>
          <w:noProof/>
        </w:rPr>
        <w:t>]</w:t>
      </w:r>
      <w:r w:rsidR="00A24A6F">
        <w:fldChar w:fldCharType="end"/>
      </w:r>
      <w:r w:rsidR="00C62B04">
        <w:t xml:space="preserve">. </w:t>
      </w:r>
      <w:r w:rsidRPr="006C1F05">
        <w:t>However there is an increasing body of evidence that the period in and around the time of treatment</w:t>
      </w:r>
      <w:r>
        <w:t xml:space="preserve"> patients</w:t>
      </w:r>
      <w:r w:rsidRPr="006C1F05">
        <w:t xml:space="preserve"> want to become more active,</w:t>
      </w:r>
      <w:r w:rsidR="009A0BE6">
        <w:t xml:space="preserve"> engage</w:t>
      </w:r>
      <w:r w:rsidRPr="006C1F05">
        <w:t xml:space="preserve"> in an activity they enjoy and have the tailored support to make this change</w:t>
      </w:r>
      <w:r w:rsidR="002F59DF">
        <w:fldChar w:fldCharType="begin"/>
      </w:r>
      <w:r w:rsidR="00627E80">
        <w:instrText xml:space="preserve"> ADDIN EN.CITE &lt;EndNote&gt;&lt;Cite&gt;&lt;Author&gt;Macmillan&lt;/Author&gt;&lt;Year&gt;2013 &lt;/Year&gt;&lt;RecNum&gt;2&lt;/RecNum&gt;&lt;DisplayText&gt;[23]&lt;/DisplayText&gt;&lt;record&gt;&lt;rec-number&gt;2&lt;/rec-number&gt;&lt;foreign-keys&gt;&lt;key app="EN" db-id="0tf5zx2zgwftx1etfao55sd2pxs55re0p2fv"&gt;2&lt;/key&gt;&lt;/foreign-keys&gt;&lt;ref-type name="Web Page"&gt;12&lt;/ref-type&gt;&lt;contributors&gt;&lt;authors&gt;&lt;author&gt;Macmillan&lt;/author&gt;&lt;/authors&gt;&lt;/contributors&gt;&lt;titles&gt;&lt;title&gt;The cancer and physical activity standard evaluation framework (CaPASEF)&lt;/title&gt;&lt;secondary-title&gt;http://www.macmillan.org.uk/Documents/AboutUs/Health_professionals/Physicalactivity/Cancer-Physical-Activity-Standard-Evaluation-Framework-Measurement-Tools.pdf&lt;/secondary-title&gt;&lt;/titles&gt;&lt;dates&gt;&lt;year&gt;2013 &lt;/year&gt;&lt;/dates&gt;&lt;urls&gt;&lt;related-urls&gt;&lt;url&gt;http://www.macmillan.org.uk/Documents/AboutUs/Health_professionals/Physicalactivity/Cancer-Physical-Activity-Standard-Evaluation-Framework-Measurement-Tools.pdf&lt;/url&gt;&lt;/related-urls&gt;&lt;/urls&gt;&lt;/record&gt;&lt;/Cite&gt;&lt;/EndNote&gt;</w:instrText>
      </w:r>
      <w:r w:rsidR="002F59DF">
        <w:fldChar w:fldCharType="separate"/>
      </w:r>
      <w:r w:rsidR="00627E80">
        <w:rPr>
          <w:noProof/>
        </w:rPr>
        <w:t>[</w:t>
      </w:r>
      <w:hyperlink w:anchor="_ENREF_23" w:tooltip="Macmillan, 2013  #2" w:history="1">
        <w:r w:rsidR="00BD4ED1">
          <w:rPr>
            <w:noProof/>
          </w:rPr>
          <w:t>23</w:t>
        </w:r>
      </w:hyperlink>
      <w:r w:rsidR="00627E80">
        <w:rPr>
          <w:noProof/>
        </w:rPr>
        <w:t>]</w:t>
      </w:r>
      <w:r w:rsidR="002F59DF">
        <w:fldChar w:fldCharType="end"/>
      </w:r>
      <w:r w:rsidR="00C62B04">
        <w:t>.</w:t>
      </w:r>
      <w:r w:rsidR="00D70F93">
        <w:t xml:space="preserve"> It is this area we will focus on as the suggestion is that reducing fatigue during treatment may help to reduce the incidence on fatigue in the post treatment period</w:t>
      </w:r>
      <w:r w:rsidR="00A24A6F">
        <w:fldChar w:fldCharType="begin"/>
      </w:r>
      <w:r w:rsidR="00627E80">
        <w:instrText xml:space="preserve"> ADDIN EN.CITE &lt;EndNote&gt;&lt;Cite&gt;&lt;Author&gt;Macmillan&lt;/Author&gt;&lt;Year&gt;2013 &lt;/Year&gt;&lt;RecNum&gt;955&lt;/RecNum&gt;&lt;DisplayText&gt;[23]&lt;/DisplayText&gt;&lt;record&gt;&lt;rec-number&gt;955&lt;/rec-number&gt;&lt;foreign-keys&gt;&lt;key app="EN" db-id="02rrdftpo50wegeaaw0vfpvjztetfrd5wrfx"&gt;955&lt;/key&gt;&lt;/foreign-keys&gt;&lt;ref-type name="Web Page"&gt;12&lt;/ref-type&gt;&lt;contributors&gt;&lt;authors&gt;&lt;author&gt;Macmillan&lt;/author&gt;&lt;/authors&gt;&lt;/contributors&gt;&lt;titles&gt;&lt;title&gt;The cancer and physical activity standard evaluation framework (CaPASEF)&lt;/title&gt;&lt;secondary-title&gt;http://www.macmillan.org.uk/Documents/AboutUs/Health_professionals/Physicalactivity/Cancer-Physical-Activity-Standard-Evaluation-Framework-Measurement-Tools.pdf&lt;/secondary-title&gt;&lt;/titles&gt;&lt;dates&gt;&lt;year&gt;2013 &lt;/year&gt;&lt;/dates&gt;&lt;urls&gt;&lt;related-urls&gt;&lt;url&gt;http://www.macmillan.org.uk/Documents/AboutUs/Health_professionals/Physicalactivity/Cancer-Physical-Activity-Standard-Evaluation-Framework-Measurement-Tools.pdf&lt;/url&gt;&lt;/related-urls&gt;&lt;/urls&gt;&lt;/record&gt;&lt;/Cite&gt;&lt;/EndNote&gt;</w:instrText>
      </w:r>
      <w:r w:rsidR="00A24A6F">
        <w:fldChar w:fldCharType="separate"/>
      </w:r>
      <w:r w:rsidR="00627E80">
        <w:rPr>
          <w:noProof/>
        </w:rPr>
        <w:t>[</w:t>
      </w:r>
      <w:hyperlink w:anchor="_ENREF_23" w:tooltip="Macmillan, 2013  #2" w:history="1">
        <w:r w:rsidR="00BD4ED1">
          <w:rPr>
            <w:noProof/>
          </w:rPr>
          <w:t>23</w:t>
        </w:r>
      </w:hyperlink>
      <w:r w:rsidR="00627E80">
        <w:rPr>
          <w:noProof/>
        </w:rPr>
        <w:t>]</w:t>
      </w:r>
      <w:r w:rsidR="00A24A6F">
        <w:fldChar w:fldCharType="end"/>
      </w:r>
      <w:r w:rsidR="00C62B04">
        <w:t>.</w:t>
      </w:r>
    </w:p>
    <w:p w:rsidR="00C62B04" w:rsidRDefault="00C62B04" w:rsidP="007727E3">
      <w:proofErr w:type="gramStart"/>
      <w:r w:rsidRPr="00256E86">
        <w:rPr>
          <w:b/>
        </w:rPr>
        <w:t>Updated evidence for exercise reducing fatigue from systematic reviews</w:t>
      </w:r>
      <w:r w:rsidRPr="00C62B04">
        <w:t>.</w:t>
      </w:r>
      <w:proofErr w:type="gramEnd"/>
    </w:p>
    <w:p w:rsidR="00C62B04" w:rsidRPr="006C1F05" w:rsidRDefault="00C62B04" w:rsidP="007727E3"/>
    <w:p w:rsidR="00E101A6" w:rsidRDefault="00B009C2" w:rsidP="007727E3">
      <w:r>
        <w:t>Overall t</w:t>
      </w:r>
      <w:r w:rsidR="007727E3" w:rsidRPr="006C1F05">
        <w:t>he evidence for exercise improving fatigue is increasing with a recently updated Cochrane review and other systematic reviews</w:t>
      </w:r>
      <w:r w:rsidR="002F59DF">
        <w:t xml:space="preserve"> </w:t>
      </w:r>
      <w:r w:rsidR="00B018DB">
        <w:t>e.g.</w:t>
      </w:r>
      <w:r w:rsidR="002F59DF">
        <w:t>,</w:t>
      </w:r>
      <w:r w:rsidR="002F59DF">
        <w:fldChar w:fldCharType="begin">
          <w:fldData xml:space="preserve">PEVuZE5vdGU+PENpdGU+PEF1dGhvcj5DcmFtcDwvQXV0aG9yPjxZZWFyPjIwMTI8L1llYXI+PFJl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=
</w:fldData>
        </w:fldChar>
      </w:r>
      <w:r w:rsidR="00627E80">
        <w:instrText xml:space="preserve"> ADDIN EN.CITE </w:instrText>
      </w:r>
      <w:r w:rsidR="00627E80">
        <w:fldChar w:fldCharType="begin">
          <w:fldData xml:space="preserve">PEVuZE5vdGU+PENpdGU+PEF1dGhvcj5DcmFtcDwvQXV0aG9yPjxZZWFyPjIwMTI8L1llYXI+PFJl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=
</w:fldData>
        </w:fldChar>
      </w:r>
      <w:r w:rsidR="00627E80">
        <w:instrText xml:space="preserve"> ADDIN EN.CITE.DATA </w:instrText>
      </w:r>
      <w:r w:rsidR="00627E80">
        <w:fldChar w:fldCharType="end"/>
      </w:r>
      <w:r w:rsidR="002F59DF">
        <w:fldChar w:fldCharType="separate"/>
      </w:r>
      <w:r w:rsidR="00627E80">
        <w:rPr>
          <w:noProof/>
        </w:rPr>
        <w:t>[</w:t>
      </w:r>
      <w:hyperlink w:anchor="_ENREF_24" w:tooltip="Cramp, 2012 #1053" w:history="1">
        <w:r w:rsidR="00BD4ED1">
          <w:rPr>
            <w:noProof/>
          </w:rPr>
          <w:t>24</w:t>
        </w:r>
      </w:hyperlink>
      <w:r w:rsidR="00627E80">
        <w:rPr>
          <w:noProof/>
        </w:rPr>
        <w:t>,</w:t>
      </w:r>
      <w:hyperlink w:anchor="_ENREF_25" w:tooltip="Kampshoff, 2014 #1056" w:history="1">
        <w:r w:rsidR="00BD4ED1">
          <w:rPr>
            <w:noProof/>
          </w:rPr>
          <w:t>25</w:t>
        </w:r>
      </w:hyperlink>
      <w:r w:rsidR="00627E80">
        <w:rPr>
          <w:noProof/>
        </w:rPr>
        <w:t>,</w:t>
      </w:r>
      <w:hyperlink w:anchor="_ENREF_11" w:tooltip="Tomlinson, 2014 #1120" w:history="1">
        <w:r w:rsidR="00BD4ED1">
          <w:rPr>
            <w:noProof/>
          </w:rPr>
          <w:t>11</w:t>
        </w:r>
      </w:hyperlink>
      <w:r w:rsidR="00627E80">
        <w:rPr>
          <w:noProof/>
        </w:rPr>
        <w:t>]</w:t>
      </w:r>
      <w:r w:rsidR="002F59DF">
        <w:fldChar w:fldCharType="end"/>
      </w:r>
      <w:r w:rsidR="007727E3" w:rsidRPr="006C1F05">
        <w:t xml:space="preserve"> While the studies included in </w:t>
      </w:r>
      <w:r w:rsidR="002F59DF" w:rsidRPr="006C1F05">
        <w:t>the</w:t>
      </w:r>
      <w:r w:rsidR="002F59DF">
        <w:t>se</w:t>
      </w:r>
      <w:r w:rsidR="00D42FC4">
        <w:t xml:space="preserve"> </w:t>
      </w:r>
      <w:r w:rsidR="007727E3" w:rsidRPr="006C1F05">
        <w:t>review</w:t>
      </w:r>
      <w:r w:rsidR="002F59DF">
        <w:t>s</w:t>
      </w:r>
      <w:r w:rsidR="007727E3" w:rsidRPr="006C1F05">
        <w:t xml:space="preserve"> have predominately been in breast cancer there is a consistent positive overall effect on fatigue through exercise. The authors concluded from over 50 RCTs and over 1500 participants. Exercise was seen to be statistically more effective than the control intervention </w:t>
      </w:r>
      <w:proofErr w:type="spellStart"/>
      <w:r w:rsidR="00E0347D">
        <w:t>e.g</w:t>
      </w:r>
      <w:proofErr w:type="spellEnd"/>
      <w:r w:rsidR="00E0347D">
        <w:t xml:space="preserve"> in the Cochrane review [24]:</w:t>
      </w:r>
      <w:r w:rsidR="007727E3" w:rsidRPr="006C1F05">
        <w:t>(standardised mean difference (SMD) -0.27, 95% confidence interval (CI) -0.37 to -0.17 P=0.005).</w:t>
      </w:r>
      <w:r w:rsidR="00E0347D">
        <w:t xml:space="preserve"> This is very similar in the other more recent reviews [11,25]</w:t>
      </w:r>
      <w:r w:rsidR="007727E3" w:rsidRPr="006C1F05">
        <w:t xml:space="preserve"> The majority of studies were post treatment and conducted in breast and prostate cancer</w:t>
      </w:r>
      <w:r w:rsidR="00E0347D">
        <w:t>- a</w:t>
      </w:r>
      <w:r w:rsidR="007727E3" w:rsidRPr="006C1F05">
        <w:t xml:space="preserve">ll of which demonstrated benefit. However those with haematological malignancies failed to benefit. The exact reason for this is unclear – it may be that more intensive treatment and possible greater immunosuppression had a more adverse effect on muscle mass and function. It is interesting to note aerobic exercise significantly reduced fatigue but resistance training and alternative forms of exercise failed to reach significance. This suggests that fatigue has a central cause </w:t>
      </w:r>
      <w:r w:rsidR="009A0BE6">
        <w:t>and</w:t>
      </w:r>
      <w:r w:rsidR="007727E3" w:rsidRPr="006C1F05">
        <w:t xml:space="preserve"> is not directly</w:t>
      </w:r>
      <w:r w:rsidR="007727E3">
        <w:t xml:space="preserve"> caused</w:t>
      </w:r>
      <w:r w:rsidR="007727E3" w:rsidRPr="006C1F05">
        <w:t xml:space="preserve"> as a result of changes in muscle </w:t>
      </w:r>
      <w:r w:rsidR="007E3CF9" w:rsidRPr="006C1F05">
        <w:t xml:space="preserve">architecture </w:t>
      </w:r>
      <w:r w:rsidR="002F59DF">
        <w:fldChar w:fldCharType="begin">
          <w:fldData xml:space="preserve">PEVuZE5vdGU+PENpdGU+PEF1dGhvcj5Cb3dlcjwvQXV0aG9yPjxZZWFyPjIwMTQ8L1llYXI+PFJl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</w:fldData>
        </w:fldChar>
      </w:r>
      <w:r w:rsidR="00BD4ED1">
        <w:instrText xml:space="preserve"> ADDIN EN.CITE </w:instrText>
      </w:r>
      <w:r w:rsidR="00BD4ED1">
        <w:fldChar w:fldCharType="begin">
          <w:fldData xml:space="preserve">PEVuZE5vdGU+PENpdGU+PEF1dGhvcj5Cb3dlcjwvQXV0aG9yPjxZZWFyPjIwMTQ8L1llYXI+PFJl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</w:fldData>
        </w:fldChar>
      </w:r>
      <w:r w:rsidR="00BD4ED1">
        <w:instrText xml:space="preserve"> ADDIN EN.CITE.DATA </w:instrText>
      </w:r>
      <w:r w:rsidR="00BD4ED1">
        <w:fldChar w:fldCharType="end"/>
      </w:r>
      <w:r w:rsidR="002F59DF">
        <w:fldChar w:fldCharType="separate"/>
      </w:r>
      <w:r w:rsidR="00BD4ED1">
        <w:rPr>
          <w:noProof/>
        </w:rPr>
        <w:t>[</w:t>
      </w:r>
      <w:hyperlink w:anchor="_ENREF_6" w:tooltip="Bower, 2014 #1119" w:history="1">
        <w:r w:rsidR="00BD4ED1">
          <w:rPr>
            <w:noProof/>
          </w:rPr>
          <w:t>6</w:t>
        </w:r>
      </w:hyperlink>
      <w:r w:rsidR="00BD4ED1">
        <w:rPr>
          <w:noProof/>
        </w:rPr>
        <w:t>,</w:t>
      </w:r>
      <w:hyperlink w:anchor="_ENREF_26" w:tooltip="Ballard-Barbash, 2012 #1048" w:history="1">
        <w:r w:rsidR="00BD4ED1">
          <w:rPr>
            <w:noProof/>
          </w:rPr>
          <w:t>26</w:t>
        </w:r>
      </w:hyperlink>
      <w:r w:rsidR="00BD4ED1">
        <w:rPr>
          <w:noProof/>
        </w:rPr>
        <w:t>]</w:t>
      </w:r>
      <w:r w:rsidR="002F59DF">
        <w:fldChar w:fldCharType="end"/>
      </w:r>
      <w:r w:rsidR="00C62B04">
        <w:t>.</w:t>
      </w:r>
      <w:r w:rsidR="00560406">
        <w:t xml:space="preserve"> </w:t>
      </w:r>
      <w:r w:rsidR="00D42FC4">
        <w:t xml:space="preserve"> The limitation of many of this type of study</w:t>
      </w:r>
      <w:r w:rsidR="00560406">
        <w:t xml:space="preserve"> is that the focus is often on the overall level of physical functioning </w:t>
      </w:r>
      <w:r w:rsidR="009A0BE6">
        <w:t>and</w:t>
      </w:r>
      <w:r w:rsidR="00560406">
        <w:t xml:space="preserve"> fitness which does not correlate with the subjective symptoms of fatigue </w:t>
      </w:r>
      <w:r w:rsidR="00560406">
        <w:fldChar w:fldCharType="begin"/>
      </w:r>
      <w:r w:rsidR="00627E80">
        <w:instrText xml:space="preserve"> ADDIN EN.CITE &lt;EndNote&gt;&lt;Cite&gt;&lt;Author&gt;McMillan&lt;/Author&gt;&lt;Year&gt;2011&lt;/Year&gt;&lt;RecNum&gt;1118&lt;/RecNum&gt;&lt;DisplayText&gt;[27]&lt;/DisplayText&gt;&lt;record&gt;&lt;rec-number&gt;1118&lt;/rec-number&gt;&lt;foreign-keys&gt;&lt;key app="EN" db-id="02rrdftpo50wegeaaw0vfpvjztetfrd5wrfx"&gt;1118&lt;/key&gt;&lt;/foreign-keys&gt;&lt;ref-type name="Journal Article"&gt;17&lt;/ref-type&gt;&lt;contributors&gt;&lt;authors&gt;&lt;author&gt;McMillan, Elliott M.&lt;/author&gt;&lt;author&gt;Newhouse, Ian J.&lt;/author&gt;&lt;/authors&gt;&lt;/contributors&gt;&lt;titles&gt;&lt;title&gt;Exercise is an effective treatment modality for reducing cancer-related fatigue and improving physical capacity in cancer patients and survivors: a meta-analysis&lt;/title&gt;&lt;secondary-title&gt;Applied Physiology, Nutrition, and Metabolism&lt;/secondary-title&gt;&lt;/titles&gt;&lt;periodical&gt;&lt;full-title&gt;Applied Physiology, Nutrition, and Metabolism&lt;/full-title&gt;&lt;/periodical&gt;&lt;pages&gt;892-903&lt;/pages&gt;&lt;volume&gt;36&lt;/volume&gt;&lt;number&gt;6&lt;/number&gt;&lt;dates&gt;&lt;year&gt;2011&lt;/year&gt;&lt;pub-dates&gt;&lt;date&gt;2011/12/01&lt;/date&gt;&lt;/pub-dates&gt;&lt;/dates&gt;&lt;publisher&gt;NRC Research Press&lt;/publisher&gt;&lt;isbn&gt;1715-5312&lt;/isbn&gt;&lt;urls&gt;&lt;related-urls&gt;&lt;url&gt;http://dx.doi.org/10.1139/h11-082&lt;/url&gt;&lt;/related-urls&gt;&lt;/urls&gt;&lt;electronic-resource-num&gt;10.1139/h11-082&lt;/electronic-resource-num&gt;&lt;access-date&gt;2014/10/02&lt;/access-date&gt;&lt;/record&gt;&lt;/Cite&gt;&lt;/EndNote&gt;</w:instrText>
      </w:r>
      <w:r w:rsidR="00560406">
        <w:fldChar w:fldCharType="separate"/>
      </w:r>
      <w:r w:rsidR="00627E80">
        <w:rPr>
          <w:noProof/>
        </w:rPr>
        <w:t>[</w:t>
      </w:r>
      <w:hyperlink w:anchor="_ENREF_27" w:tooltip="McMillan, 2011 #1118" w:history="1">
        <w:r w:rsidR="00BD4ED1">
          <w:rPr>
            <w:noProof/>
          </w:rPr>
          <w:t>27</w:t>
        </w:r>
      </w:hyperlink>
      <w:r w:rsidR="00627E80">
        <w:rPr>
          <w:noProof/>
        </w:rPr>
        <w:t>]</w:t>
      </w:r>
      <w:r w:rsidR="00560406">
        <w:fldChar w:fldCharType="end"/>
      </w:r>
      <w:r w:rsidR="007727E3" w:rsidRPr="006C1F05">
        <w:t>.</w:t>
      </w:r>
    </w:p>
    <w:p w:rsidR="007727E3" w:rsidRDefault="00E101A6" w:rsidP="007727E3">
      <w:r>
        <w:t xml:space="preserve">We will </w:t>
      </w:r>
      <w:r w:rsidR="00E0347D">
        <w:t xml:space="preserve">therefore </w:t>
      </w:r>
      <w:r>
        <w:t xml:space="preserve">address when is the best time for these interventions to be introduced as the evidence is clear that fatigue can be addressed during treatment </w:t>
      </w:r>
      <w:r w:rsidR="00560406">
        <w:fldChar w:fldCharType="begin">
          <w:fldData xml:space="preserve">PEVuZE5vdGU+PENpdGU+PEF1dGhvcj5Mb3k8L0F1dGhvcj48WWVhcj4yMDEzPC9ZZWFyPjxSZWNO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</w:fldData>
        </w:fldChar>
      </w:r>
      <w:r w:rsidR="00627E80">
        <w:instrText xml:space="preserve"> ADDIN EN.CITE </w:instrText>
      </w:r>
      <w:r w:rsidR="00627E80">
        <w:fldChar w:fldCharType="begin">
          <w:fldData xml:space="preserve">PEVuZE5vdGU+PENpdGU+PEF1dGhvcj5Mb3k8L0F1dGhvcj48WWVhcj4yMDEzPC9ZZWFyPjxSZWNO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</w:fldData>
        </w:fldChar>
      </w:r>
      <w:r w:rsidR="00627E80">
        <w:instrText xml:space="preserve"> ADDIN EN.CITE.DATA </w:instrText>
      </w:r>
      <w:r w:rsidR="00627E80">
        <w:fldChar w:fldCharType="end"/>
      </w:r>
      <w:r w:rsidR="00560406">
        <w:fldChar w:fldCharType="separate"/>
      </w:r>
      <w:r w:rsidR="00627E80">
        <w:rPr>
          <w:noProof/>
        </w:rPr>
        <w:t>[</w:t>
      </w:r>
      <w:hyperlink w:anchor="_ENREF_12" w:tooltip="Loy, 2013 #1122" w:history="1">
        <w:r w:rsidR="00BD4ED1">
          <w:rPr>
            <w:noProof/>
          </w:rPr>
          <w:t>12</w:t>
        </w:r>
      </w:hyperlink>
      <w:r w:rsidR="00627E80">
        <w:rPr>
          <w:noProof/>
        </w:rPr>
        <w:t>,</w:t>
      </w:r>
      <w:hyperlink w:anchor="_ENREF_28" w:tooltip="Courneya, 2013 #1123" w:history="1">
        <w:r w:rsidR="00BD4ED1">
          <w:rPr>
            <w:noProof/>
          </w:rPr>
          <w:t>28</w:t>
        </w:r>
      </w:hyperlink>
      <w:r w:rsidR="00627E80">
        <w:rPr>
          <w:noProof/>
        </w:rPr>
        <w:t>]</w:t>
      </w:r>
      <w:r w:rsidR="00560406">
        <w:fldChar w:fldCharType="end"/>
      </w:r>
      <w:r>
        <w:t xml:space="preserve"> </w:t>
      </w:r>
      <w:r w:rsidR="00A77625">
        <w:t xml:space="preserve">and that analyses suggest there is a dose response too. </w:t>
      </w:r>
      <w:r w:rsidR="00560406">
        <w:t xml:space="preserve">While physical functioning is improved with earlier interventions there is no clear dose response with more intensive exercise and secondary symptoms such as fatigue are often recorded in </w:t>
      </w:r>
      <w:r w:rsidR="00C62B04">
        <w:t>in</w:t>
      </w:r>
      <w:r w:rsidR="00560406">
        <w:t xml:space="preserve">sufficient detail to gauge the impact </w:t>
      </w:r>
      <w:r w:rsidR="00560406">
        <w:fldChar w:fldCharType="begin"/>
      </w:r>
      <w:r w:rsidR="00627E80">
        <w:instrText xml:space="preserve"> ADDIN EN.CITE &lt;EndNote&gt;&lt;Cite&gt;&lt;Author&gt;Minton&lt;/Author&gt;&lt;Year&gt;2009&lt;/Year&gt;&lt;RecNum&gt;277&lt;/RecNum&gt;&lt;DisplayText&gt;[29]&lt;/DisplayText&gt;&lt;record&gt;&lt;rec-number&gt;277&lt;/rec-number&gt;&lt;foreign-keys&gt;&lt;key app="EN" db-id="02rrdftpo50wegeaaw0vfpvjztetfrd5wrfx"&gt;277&lt;/key&gt;&lt;/foreign-keys&gt;&lt;ref-type name="Journal Article"&gt;17&lt;/ref-type&gt;&lt;contributors&gt;&lt;authors&gt;&lt;author&gt;Minton, O.&lt;/author&gt;&lt;author&gt;Stone, P.&lt;/author&gt;&lt;/authors&gt;&lt;/contributors&gt;&lt;titles&gt;&lt;title&gt;A systematic review of the scales used for the measurement of cancer-related fatigue (CRF)&lt;/title&gt;&lt;secondary-title&gt;Annals of Oncology&lt;/secondary-title&gt;&lt;/titles&gt;&lt;periodical&gt;&lt;full-title&gt;Annals of Oncology&lt;/full-title&gt;&lt;/periodical&gt;&lt;pages&gt;17-25&lt;/pages&gt;&lt;volume&gt;20&lt;/volume&gt;&lt;number&gt;1&lt;/number&gt;&lt;dates&gt;&lt;year&gt;2009&lt;/year&gt;&lt;pub-dates&gt;&lt;date&gt;January 1, 2009&lt;/date&gt;&lt;/pub-dates&gt;&lt;/dates&gt;&lt;urls&gt;&lt;related-urls&gt;&lt;url&gt;http://annonc.oxfordjournals.org/cgi/content/abstract/20/1/17 &lt;/url&gt;&lt;/related-urls&gt;&lt;/urls&gt;&lt;electronic-resource-num&gt;10.1093/annonc/mdn537&lt;/electronic-resource-num&gt;&lt;/record&gt;&lt;/Cite&gt;&lt;/EndNote&gt;</w:instrText>
      </w:r>
      <w:r w:rsidR="00560406">
        <w:fldChar w:fldCharType="separate"/>
      </w:r>
      <w:r w:rsidR="00627E80">
        <w:rPr>
          <w:noProof/>
        </w:rPr>
        <w:t>[</w:t>
      </w:r>
      <w:hyperlink w:anchor="_ENREF_29" w:tooltip="Minton, 2009 #277" w:history="1">
        <w:r w:rsidR="00BD4ED1">
          <w:rPr>
            <w:noProof/>
          </w:rPr>
          <w:t>29</w:t>
        </w:r>
      </w:hyperlink>
      <w:r w:rsidR="00627E80">
        <w:rPr>
          <w:noProof/>
        </w:rPr>
        <w:t>]</w:t>
      </w:r>
      <w:r w:rsidR="00560406">
        <w:fldChar w:fldCharType="end"/>
      </w:r>
      <w:r w:rsidR="00D42FC4">
        <w:t xml:space="preserve">. Our stipulation is that the introduction of simple but repeated exercise interventions is likely to have the greatest impact on fatigue during treatment and potentially impact the prevalence of chronic fatigue as a </w:t>
      </w:r>
      <w:r w:rsidR="009D54FD">
        <w:t>result. We also need to include interventions</w:t>
      </w:r>
      <w:r w:rsidR="00D42FC4">
        <w:t xml:space="preserve"> that can be made even on intensive treatment</w:t>
      </w:r>
      <w:r w:rsidR="009D54FD">
        <w:t xml:space="preserve"> and many</w:t>
      </w:r>
      <w:r w:rsidR="009A0BE6">
        <w:t xml:space="preserve"> research</w:t>
      </w:r>
      <w:r w:rsidR="009D54FD">
        <w:t xml:space="preserve"> groups are adopting this approach. </w:t>
      </w:r>
      <w:r w:rsidR="00D42FC4">
        <w:fldChar w:fldCharType="begin">
          <w:fldData xml:space="preserve">PEVuZE5vdGU+PENpdGU+PEF1dGhvcj5OSUNFPC9BdXRob3I+PFllYXI+MjAxNDwvWWVhcj48UmVj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</w:fldData>
        </w:fldChar>
      </w:r>
      <w:r w:rsidR="00627E80">
        <w:instrText xml:space="preserve"> ADDIN EN.CITE </w:instrText>
      </w:r>
      <w:r w:rsidR="00627E80">
        <w:fldChar w:fldCharType="begin">
          <w:fldData xml:space="preserve">PEVuZE5vdGU+PENpdGU+PEF1dGhvcj5OSUNFPC9BdXRob3I+PFllYXI+MjAxNDwvWWVhcj48UmVj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</w:fldData>
        </w:fldChar>
      </w:r>
      <w:r w:rsidR="00627E80">
        <w:instrText xml:space="preserve"> ADDIN EN.CITE.DATA </w:instrText>
      </w:r>
      <w:r w:rsidR="00627E80">
        <w:fldChar w:fldCharType="end"/>
      </w:r>
      <w:r w:rsidR="00D42FC4">
        <w:fldChar w:fldCharType="separate"/>
      </w:r>
      <w:r w:rsidR="00627E80">
        <w:rPr>
          <w:noProof/>
        </w:rPr>
        <w:t>[</w:t>
      </w:r>
      <w:hyperlink w:anchor="_ENREF_30" w:tooltip="NICE, 2014 #3" w:history="1">
        <w:r w:rsidR="00BD4ED1">
          <w:rPr>
            <w:noProof/>
          </w:rPr>
          <w:t>30-33</w:t>
        </w:r>
      </w:hyperlink>
      <w:r w:rsidR="00627E80">
        <w:rPr>
          <w:noProof/>
        </w:rPr>
        <w:t>]</w:t>
      </w:r>
      <w:r w:rsidR="00D42FC4">
        <w:fldChar w:fldCharType="end"/>
      </w:r>
    </w:p>
    <w:p w:rsidR="007727E3" w:rsidRPr="00ED754F" w:rsidRDefault="007727E3" w:rsidP="007727E3">
      <w:pPr>
        <w:rPr>
          <w:b/>
        </w:rPr>
      </w:pPr>
      <w:r w:rsidRPr="00ED754F">
        <w:rPr>
          <w:b/>
        </w:rPr>
        <w:t>Timings of exercise interventions</w:t>
      </w:r>
    </w:p>
    <w:p w:rsidR="007727E3" w:rsidRDefault="007727E3" w:rsidP="007727E3">
      <w:pPr>
        <w:pStyle w:val="NoSpacing"/>
        <w:rPr>
          <w:b/>
        </w:rPr>
      </w:pPr>
    </w:p>
    <w:p w:rsidR="007727E3" w:rsidRDefault="007727E3" w:rsidP="007727E3">
      <w:r>
        <w:t xml:space="preserve">We will now discuss when exercise should be started during cancer treatment. The </w:t>
      </w:r>
      <w:r w:rsidR="00D42FC4">
        <w:t>updated guidelines and expert consensus</w:t>
      </w:r>
      <w:r w:rsidR="009D54FD">
        <w:t xml:space="preserve"> e.g. </w:t>
      </w:r>
      <w:r w:rsidR="00D42FC4">
        <w:fldChar w:fldCharType="begin"/>
      </w:r>
      <w:r w:rsidR="00D42FC4">
        <w:instrText xml:space="preserve"> ADDIN EN.CITE &lt;EndNote&gt;&lt;Cite&gt;&lt;Author&gt;Bower&lt;/Author&gt;&lt;Year&gt;2014&lt;/Year&gt;&lt;RecNum&gt;1054&lt;/RecNum&gt;&lt;DisplayText&gt;[2]&lt;/DisplayText&gt;&lt;record&gt;&lt;rec-number&gt;1054&lt;/rec-number&gt;&lt;foreign-keys&gt;&lt;key app="EN" db-id="02rrdftpo50wegeaaw0vfpvjztetfrd5wrfx"&gt;1054&lt;/key&gt;&lt;/foreign-keys&gt;&lt;ref-type name="Journal Article"&gt;17&lt;/ref-type&gt;&lt;contributors&gt;&lt;authors&gt;&lt;author&gt;Bower, Julienne E.&lt;/author&gt;&lt;author&gt;Bak, Kate&lt;/author&gt;&lt;author&gt;Berger, Ann&lt;/author&gt;&lt;author&gt;Breitbart, William&lt;/author&gt;&lt;author&gt;Escalante, Carmelita P.&lt;/author&gt;&lt;author&gt;Ganz, Patricia A.&lt;/author&gt;&lt;author&gt;Schnipper, Hester Hill&lt;/author&gt;&lt;author&gt;Lacchetti, Christina&lt;/author&gt;&lt;author&gt;Ligibel, Jennifer A.&lt;/author&gt;&lt;author&gt;Lyman, Gary H.&lt;/author&gt;&lt;author&gt;Ogaily, Mohammed S.&lt;/author&gt;&lt;author&gt;Pirl, William F.&lt;/author&gt;&lt;author&gt;Jacobsen, Paul B.&lt;/author&gt;&lt;/authors&gt;&lt;/contributors&gt;&lt;titles&gt;&lt;title&gt;Screening, Assessment, and Management of Fatigue in Adult Survivors of Cancer: An American Society of Clinical Oncology Clinical Practice Guideline Adaptation&lt;/title&gt;&lt;secondary-title&gt;Journal of Clinical Oncology&lt;/secondary-title&gt;&lt;/titles&gt;&lt;periodical&gt;&lt;full-title&gt;Journal of Clinical Oncology&lt;/full-title&gt;&lt;/periodical&gt;&lt;pages&gt;1840-1850&lt;/pages&gt;&lt;volume&gt;32&lt;/volume&gt;&lt;number&gt;17&lt;/number&gt;&lt;dates&gt;&lt;year&gt;2014&lt;/year&gt;&lt;pub-dates&gt;&lt;date&gt;June 10, 2014&lt;/date&gt;&lt;/pub-dates&gt;&lt;/dates&gt;&lt;urls&gt;&lt;related-urls&gt;&lt;url&gt;http://jco.ascopubs.org/content/32/17/1840.abstract&lt;/url&gt;&lt;/related-urls&gt;&lt;/urls&gt;&lt;electronic-resource-num&gt;10.1200/jco.2013.53.4495&lt;/electronic-resource-num&gt;&lt;/record&gt;&lt;/Cite&gt;&lt;/EndNote&gt;</w:instrText>
      </w:r>
      <w:r w:rsidR="00D42FC4">
        <w:fldChar w:fldCharType="separate"/>
      </w:r>
      <w:r w:rsidR="00D42FC4">
        <w:rPr>
          <w:noProof/>
        </w:rPr>
        <w:t>[</w:t>
      </w:r>
      <w:hyperlink w:anchor="_ENREF_2" w:tooltip="Bower, 2014 #1054" w:history="1">
        <w:r w:rsidR="00BD4ED1">
          <w:rPr>
            <w:noProof/>
          </w:rPr>
          <w:t>2</w:t>
        </w:r>
      </w:hyperlink>
      <w:r w:rsidR="00D42FC4">
        <w:rPr>
          <w:noProof/>
        </w:rPr>
        <w:t>]</w:t>
      </w:r>
      <w:r w:rsidR="00D42FC4">
        <w:fldChar w:fldCharType="end"/>
      </w:r>
      <w:r w:rsidR="00D42FC4">
        <w:t xml:space="preserve"> </w:t>
      </w:r>
      <w:r>
        <w:t xml:space="preserve">demonstrates that it is safe to be active during and after most types of treatment and the recommendation is that people gradually build back up to the age appropriate guidelines. For adults there are </w:t>
      </w:r>
      <w:r w:rsidR="00B91F20">
        <w:t>three</w:t>
      </w:r>
      <w:r>
        <w:t xml:space="preserve"> recommendations firstly to reduce the amount of time spent sedentary e.g. sitting and getting up and about at regular intervals; secondly aerobic exercise, 150 minutes (in 10 minute intervals) over the course of a week at a moderate intensity (enough to increase breathing rate and start to feel a little warmer but still be able to hold a conversation) and thirdly- strength building activities. For older adults the recommendations also include </w:t>
      </w:r>
      <w:r w:rsidR="00B91F20">
        <w:t xml:space="preserve">two </w:t>
      </w:r>
      <w:r>
        <w:t>balance activities to help mitigate against falls and maintain independence</w:t>
      </w:r>
      <w:r w:rsidR="000D0F34">
        <w:fldChar w:fldCharType="begin"/>
      </w:r>
      <w:r w:rsidR="000D0F34">
        <w:instrText xml:space="preserve"> ADDIN EN.CITE &lt;EndNote&gt;&lt;Cite&gt;&lt;Author&gt;Bower&lt;/Author&gt;&lt;Year&gt;2014&lt;/Year&gt;&lt;RecNum&gt;1054&lt;/RecNum&gt;&lt;DisplayText&gt;[2]&lt;/DisplayText&gt;&lt;record&gt;&lt;rec-number&gt;1054&lt;/rec-number&gt;&lt;foreign-keys&gt;&lt;key app="EN" db-id="02rrdftpo50wegeaaw0vfpvjztetfrd5wrfx"&gt;1054&lt;/key&gt;&lt;/foreign-keys&gt;&lt;ref-type name="Journal Article"&gt;17&lt;/ref-type&gt;&lt;contributors&gt;&lt;authors&gt;&lt;author&gt;Bower, Julienne E.&lt;/author&gt;&lt;author&gt;Bak, Kate&lt;/author&gt;&lt;author&gt;Berger, Ann&lt;/author&gt;&lt;author&gt;Breitbart, William&lt;/author&gt;&lt;author&gt;Escalante, Carmelita P.&lt;/author&gt;&lt;author&gt;Ganz, Patricia A.&lt;/author&gt;&lt;author&gt;Schnipper, Hester Hill&lt;/author&gt;&lt;author&gt;Lacchetti, Christina&lt;/author&gt;&lt;author&gt;Ligibel, Jennifer A.&lt;/author&gt;&lt;author&gt;Lyman, Gary H.&lt;/author&gt;&lt;author&gt;Ogaily, Mohammed S.&lt;/author&gt;&lt;author&gt;Pirl, William F.&lt;/author&gt;&lt;author&gt;Jacobsen, Paul B.&lt;/author&gt;&lt;/authors&gt;&lt;/contributors&gt;&lt;titles&gt;&lt;title&gt;Screening, Assessment, and Management of Fatigue in Adult Survivors of Cancer: An American Society of Clinical Oncology Clinical Practice Guideline Adaptation&lt;/title&gt;&lt;secondary-title&gt;Journal of Clinical Oncology&lt;/secondary-title&gt;&lt;/titles&gt;&lt;periodical&gt;&lt;full-title&gt;Journal of Clinical Oncology&lt;/full-title&gt;&lt;/periodical&gt;&lt;pages&gt;1840-1850&lt;/pages&gt;&lt;volume&gt;32&lt;/volume&gt;&lt;number&gt;17&lt;/number&gt;&lt;dates&gt;&lt;year&gt;2014&lt;/year&gt;&lt;pub-dates&gt;&lt;date&gt;June 10, 2014&lt;/date&gt;&lt;/pub-dates&gt;&lt;/dates&gt;&lt;urls&gt;&lt;related-urls&gt;&lt;url&gt;http://jco.ascopubs.org/content/32/17/1840.abstract&lt;/url&gt;&lt;/related-urls&gt;&lt;/urls&gt;&lt;electronic-resource-num&gt;10.1200/jco.2013.53.4495&lt;/electronic-resource-num&gt;&lt;/record&gt;&lt;/Cite&gt;&lt;/EndNote&gt;</w:instrText>
      </w:r>
      <w:r w:rsidR="000D0F34">
        <w:fldChar w:fldCharType="separate"/>
      </w:r>
      <w:r w:rsidR="000D0F34">
        <w:rPr>
          <w:noProof/>
        </w:rPr>
        <w:t>[</w:t>
      </w:r>
      <w:hyperlink w:anchor="_ENREF_2" w:tooltip="Bower, 2014 #1054" w:history="1">
        <w:r w:rsidR="00BD4ED1">
          <w:rPr>
            <w:noProof/>
          </w:rPr>
          <w:t>2</w:t>
        </w:r>
      </w:hyperlink>
      <w:r w:rsidR="000D0F34">
        <w:rPr>
          <w:noProof/>
        </w:rPr>
        <w:t>]</w:t>
      </w:r>
      <w:r w:rsidR="000D0F34">
        <w:fldChar w:fldCharType="end"/>
      </w:r>
      <w:r w:rsidR="007E3CF9">
        <w:t>.</w:t>
      </w:r>
    </w:p>
    <w:p w:rsidR="007727E3" w:rsidRDefault="007727E3" w:rsidP="007727E3"/>
    <w:p w:rsidR="007727E3" w:rsidRDefault="007727E3" w:rsidP="007727E3">
      <w:r>
        <w:t xml:space="preserve">The benefits for fatigue start at a gentle level of physical activity,  </w:t>
      </w:r>
      <w:r w:rsidR="00175D24">
        <w:t xml:space="preserve">a recent clinical trial in </w:t>
      </w:r>
      <w:r>
        <w:t xml:space="preserve"> chronic fatigue</w:t>
      </w:r>
      <w:r w:rsidR="000D0F34">
        <w:t xml:space="preserve"> syndrome </w:t>
      </w:r>
      <w:r>
        <w:t xml:space="preserve"> provides a good reference point on how to maximise the benefits that physical activity has to offer without patients exacerbating symptoms</w:t>
      </w:r>
      <w:r w:rsidR="009D54FD">
        <w:t xml:space="preserve"> of fatigue</w:t>
      </w:r>
      <w:r w:rsidR="00B91F20">
        <w:t xml:space="preserve"> </w:t>
      </w:r>
      <w:r w:rsidR="00175D24">
        <w:fldChar w:fldCharType="begin"/>
      </w:r>
      <w:r w:rsidR="00627E80">
        <w:instrText xml:space="preserve"> ADDIN EN.CITE &lt;EndNote&gt;&lt;Cite&gt;&lt;Author&gt;White&lt;/Author&gt;&lt;Year&gt;2011&lt;/Year&gt;&lt;RecNum&gt;1126&lt;/RecNum&gt;&lt;DisplayText&gt;[34]&lt;/DisplayText&gt;&lt;record&gt;&lt;rec-number&gt;1126&lt;/rec-number&gt;&lt;foreign-keys&gt;&lt;key app="EN" db-id="02rrdftpo50wegeaaw0vfpvjztetfrd5wrfx"&gt;1126&lt;/key&gt;&lt;/foreign-keys&gt;&lt;ref-type name="Journal Article"&gt;17&lt;/ref-type&gt;&lt;contributors&gt;&lt;authors&gt;&lt;author&gt;White, P. D.&lt;/author&gt;&lt;author&gt;Goldsmith, K. A.&lt;/author&gt;&lt;author&gt;Johnson, A. L.&lt;/author&gt;&lt;author&gt;Potts, L.&lt;/author&gt;&lt;author&gt;Walwyn, R.&lt;/author&gt;&lt;author&gt;DeCesare, J. C.&lt;/author&gt;&lt;author&gt;Baber, H. L.&lt;/author&gt;&lt;author&gt;Burgess, M.&lt;/author&gt;&lt;author&gt;Clark, L. V.&lt;/author&gt;&lt;author&gt;Cox, D. L.&lt;/author&gt;&lt;author&gt;Bavinton, J.&lt;/author&gt;&lt;author&gt;Angus, B. J.&lt;/author&gt;&lt;author&gt;Murphy, G.&lt;/author&gt;&lt;author&gt;Murphy, M.&lt;/author&gt;&lt;author&gt;O&amp;apos;Dowd, H.&lt;/author&gt;&lt;author&gt;Wilks, D.&lt;/author&gt;&lt;author&gt;McCrone, P.&lt;/author&gt;&lt;author&gt;Chalder, T.&lt;/author&gt;&lt;author&gt;Sharpe, M.&lt;/author&gt;&lt;/authors&gt;&lt;/contributors&gt;&lt;titles&gt;&lt;title&gt;Comparison of adaptive pacing therapy, cognitive behaviour therapy, graded exercise therapy, and specialist medical care for chronic fatigue syndrome (PACE): a randomised trial&lt;/title&gt;&lt;secondary-title&gt;The Lancet&lt;/secondary-title&gt;&lt;/titles&gt;&lt;periodical&gt;&lt;full-title&gt;The Lancet&lt;/full-title&gt;&lt;/periodical&gt;&lt;pages&gt;823-836&lt;/pages&gt;&lt;volume&gt;377&lt;/volume&gt;&lt;number&gt;9768&lt;/number&gt;&lt;dates&gt;&lt;year&gt;2011&lt;/year&gt;&lt;/dates&gt;&lt;isbn&gt;0140-6736&lt;/isbn&gt;&lt;urls&gt;&lt;related-urls&gt;&lt;url&gt;http://linkinghub.elsevier.com/retrieve/pii/S0140673611600962&lt;/url&gt;&lt;/related-urls&gt;&lt;/urls&gt;&lt;/record&gt;&lt;/Cite&gt;&lt;/EndNote&gt;</w:instrText>
      </w:r>
      <w:r w:rsidR="00175D24">
        <w:fldChar w:fldCharType="separate"/>
      </w:r>
      <w:r w:rsidR="00627E80">
        <w:rPr>
          <w:noProof/>
        </w:rPr>
        <w:t>[</w:t>
      </w:r>
      <w:hyperlink w:anchor="_ENREF_34" w:tooltip="White, 2011 #1126" w:history="1">
        <w:r w:rsidR="00BD4ED1">
          <w:rPr>
            <w:noProof/>
          </w:rPr>
          <w:t>34</w:t>
        </w:r>
      </w:hyperlink>
      <w:r w:rsidR="00627E80">
        <w:rPr>
          <w:noProof/>
        </w:rPr>
        <w:t>]</w:t>
      </w:r>
      <w:r w:rsidR="00175D24">
        <w:fldChar w:fldCharType="end"/>
      </w:r>
      <w:r w:rsidR="00B91F20">
        <w:t>.</w:t>
      </w:r>
      <w:r w:rsidR="009D54FD">
        <w:t xml:space="preserve"> </w:t>
      </w:r>
      <w:r w:rsidR="00175D24">
        <w:t xml:space="preserve">While it may not be possible to </w:t>
      </w:r>
      <w:r w:rsidR="00B91F20">
        <w:t xml:space="preserve">completely </w:t>
      </w:r>
      <w:r w:rsidR="00175D24">
        <w:t>extrapolate directly to cancer patients</w:t>
      </w:r>
      <w:r w:rsidR="00B91F20">
        <w:t>,</w:t>
      </w:r>
      <w:r w:rsidR="00175D24">
        <w:t xml:space="preserve"> as w</w:t>
      </w:r>
      <w:r w:rsidR="009D54FD">
        <w:t>e do know there are differences between these populations</w:t>
      </w:r>
      <w:r w:rsidR="00B91F20">
        <w:t>,</w:t>
      </w:r>
      <w:r w:rsidR="009D54FD">
        <w:t xml:space="preserve"> but also an important number of similarities</w:t>
      </w:r>
      <w:r w:rsidR="00BD4ED1">
        <w:t xml:space="preserve"> </w:t>
      </w:r>
      <w:r w:rsidR="009D54FD">
        <w:fldChar w:fldCharType="begin"/>
      </w:r>
      <w:r w:rsidR="00627E80">
        <w:instrText xml:space="preserve"> ADDIN EN.CITE &lt;EndNote&gt;&lt;Cite&gt;&lt;Author&gt;Servaes&lt;/Author&gt;&lt;Year&gt;2002&lt;/Year&gt;&lt;RecNum&gt;638&lt;/RecNum&gt;&lt;DisplayText&gt;[35]&lt;/DisplayText&gt;&lt;record&gt;&lt;rec-number&gt;638&lt;/rec-number&gt;&lt;foreign-keys&gt;&lt;key app="EN" db-id="02rrdftpo50wegeaaw0vfpvjztetfrd5wrfx"&gt;638&lt;/key&gt;&lt;/foreign-keys&gt;&lt;ref-type name="Journal Article"&gt;17&lt;/ref-type&gt;&lt;contributors&gt;&lt;authors&gt;&lt;author&gt;Servaes, P.&lt;/author&gt;&lt;author&gt;Prins, J.&lt;/author&gt;&lt;author&gt;Verhagen, S.&lt;/author&gt;&lt;author&gt;Bleijenberg, G.&lt;/author&gt;&lt;/authors&gt;&lt;/contributors&gt;&lt;titles&gt;&lt;title&gt;Fatigue after breast cancer and in chronic fatigue syndrome: similarities and differences&lt;/title&gt;&lt;secondary-title&gt;Journal of psychosomatic research.&lt;/secondary-title&gt;&lt;/titles&gt;&lt;periodical&gt;&lt;full-title&gt;Journal of Psychosomatic Research.&lt;/full-title&gt;&lt;/periodical&gt;&lt;pages&gt;453-9&lt;/pages&gt;&lt;volume&gt;52&lt;/volume&gt;&lt;number&gt;6&lt;/number&gt;&lt;keywords&gt;&lt;keyword&gt;Adult&lt;/keyword&gt;&lt;keyword&gt;Behavior Therapy&lt;/keyword&gt;&lt;keyword&gt;*Breast Neoplasms/co [Complications]&lt;/keyword&gt;&lt;keyword&gt;Comparative Study&lt;/keyword&gt;&lt;keyword&gt;Disease-Free Survival&lt;/keyword&gt;&lt;keyword&gt;*Fatigue/et [Etiology]&lt;/keyword&gt;&lt;keyword&gt;Fatigue/th [Therapy]&lt;/keyword&gt;&lt;keyword&gt;*Fatigue Syndrome, Chronic/co [Complications]&lt;/keyword&gt;&lt;keyword&gt;Female&lt;/keyword&gt;&lt;keyword&gt;Human&lt;/keyword&gt;&lt;keyword&gt;Middle Age&lt;/keyword&gt;&lt;keyword&gt;Support, Non-U.S. Gov&amp;apos;t&lt;/keyword&gt;&lt;/keywords&gt;&lt;dates&gt;&lt;year&gt;2002&lt;/year&gt;&lt;/dates&gt;&lt;urls&gt;&lt;/urls&gt;&lt;/record&gt;&lt;/Cite&gt;&lt;/EndNote&gt;</w:instrText>
      </w:r>
      <w:r w:rsidR="009D54FD">
        <w:fldChar w:fldCharType="separate"/>
      </w:r>
      <w:r w:rsidR="00627E80">
        <w:rPr>
          <w:noProof/>
        </w:rPr>
        <w:t>[</w:t>
      </w:r>
      <w:hyperlink w:anchor="_ENREF_35" w:tooltip="Servaes, 2002 #638" w:history="1">
        <w:r w:rsidR="00BD4ED1">
          <w:rPr>
            <w:noProof/>
          </w:rPr>
          <w:t>35</w:t>
        </w:r>
      </w:hyperlink>
      <w:r w:rsidR="00627E80">
        <w:rPr>
          <w:noProof/>
        </w:rPr>
        <w:t>]</w:t>
      </w:r>
      <w:r w:rsidR="009D54FD">
        <w:fldChar w:fldCharType="end"/>
      </w:r>
      <w:r w:rsidR="00B91F20">
        <w:t xml:space="preserve"> which can guide intervention design.</w:t>
      </w:r>
    </w:p>
    <w:p w:rsidR="007727E3" w:rsidRDefault="007727E3" w:rsidP="007727E3"/>
    <w:p w:rsidR="007727E3" w:rsidRDefault="007727E3" w:rsidP="007727E3"/>
    <w:p w:rsidR="007727E3" w:rsidRPr="00E72BFC" w:rsidRDefault="00175D24" w:rsidP="007727E3">
      <w:pPr>
        <w:rPr>
          <w:b/>
        </w:rPr>
      </w:pPr>
      <w:r>
        <w:rPr>
          <w:b/>
        </w:rPr>
        <w:t xml:space="preserve">Behavioural change and </w:t>
      </w:r>
      <w:r w:rsidR="00BD4ED1">
        <w:rPr>
          <w:b/>
        </w:rPr>
        <w:t>exercise to</w:t>
      </w:r>
      <w:r>
        <w:rPr>
          <w:b/>
        </w:rPr>
        <w:t xml:space="preserve"> minimise fatigue </w:t>
      </w:r>
    </w:p>
    <w:p w:rsidR="007727E3" w:rsidRDefault="007727E3" w:rsidP="007727E3"/>
    <w:p w:rsidR="007727E3" w:rsidRDefault="007727E3" w:rsidP="007727E3">
      <w:r>
        <w:t>While exercise has demonstrable benefits</w:t>
      </w:r>
      <w:r w:rsidR="00175D24">
        <w:t xml:space="preserve"> in reducing </w:t>
      </w:r>
      <w:r w:rsidR="00BD4ED1">
        <w:t>fatigue there</w:t>
      </w:r>
      <w:r>
        <w:t xml:space="preserve"> still remains questions of how best to enable people to become and stay physically active, and sustainably build this into clinical care pathways across health care. The evidence on behavioural change to sustain this level of activity is limited</w:t>
      </w:r>
      <w:r w:rsidR="00175D24">
        <w:t>.</w:t>
      </w:r>
      <w:r w:rsidR="00175D24" w:rsidDel="00175D24">
        <w:t xml:space="preserve"> </w:t>
      </w:r>
      <w:r w:rsidR="00175D24">
        <w:fldChar w:fldCharType="begin"/>
      </w:r>
      <w:r w:rsidR="00627E80">
        <w:instrText xml:space="preserve"> ADDIN EN.CITE &lt;EndNote&gt;&lt;Cite&gt;&lt;Author&gt;Husebo&lt;/Author&gt;&lt;Year&gt;2013&lt;/Year&gt;&lt;RecNum&gt;1079&lt;/RecNum&gt;&lt;DisplayText&gt;[36,25]&lt;/DisplayText&gt;&lt;record&gt;&lt;rec-number&gt;1079&lt;/rec-number&gt;&lt;foreign-keys&gt;&lt;key app="EN" db-id="02rrdftpo50wegeaaw0vfpvjztetfrd5wrfx"&gt;1079&lt;/key&gt;&lt;/foreign-keys&gt;&lt;ref-type name="Journal Article"&gt;17&lt;/ref-type&gt;&lt;contributors&gt;&lt;authors&gt;&lt;author&gt;Husebo, AM&lt;/author&gt;&lt;author&gt;Dyrstad, SM&lt;/author&gt;&lt;author&gt;Soreide, JA&lt;/author&gt;&lt;author&gt;Bru, E&lt;/author&gt;&lt;/authors&gt;&lt;/contributors&gt;&lt;titles&gt;&lt;title&gt;Predicting exercise adherence in cancer patients and survivors: a systematic review and meta-analysis of motivational and behavioural factors&lt;/title&gt;&lt;secondary-title&gt;J Clin Nurs&lt;/secondary-title&gt;&lt;/titles&gt;&lt;periodical&gt;&lt;full-title&gt;J Clin Nurs&lt;/full-title&gt;&lt;/periodical&gt;&lt;pages&gt;4 - 21&lt;/pages&gt;&lt;volume&gt;22&lt;/volume&gt;&lt;dates&gt;&lt;year&gt;2013&lt;/year&gt;&lt;/dates&gt;&lt;urls&gt;&lt;/urls&gt;&lt;/record&gt;&lt;/Cite&gt;&lt;Cite&gt;&lt;Author&gt;Kampshoff&lt;/Author&gt;&lt;Year&gt;2014&lt;/Year&gt;&lt;RecNum&gt;1056&lt;/RecNum&gt;&lt;record&gt;&lt;rec-number&gt;1056&lt;/rec-number&gt;&lt;foreign-keys&gt;&lt;key app="EN" db-id="02rrdftpo50wegeaaw0vfpvjztetfrd5wrfx"&gt;1056&lt;/key&gt;&lt;/foreign-keys&gt;&lt;ref-type name="Journal Article"&gt;17&lt;/ref-type&gt;&lt;contributors&gt;&lt;authors&gt;&lt;author&gt;Kampshoff, Caroline&lt;/author&gt;&lt;author&gt;Jansen, Femke&lt;/author&gt;&lt;author&gt;van Mechelen, Willem&lt;/author&gt;&lt;author&gt;May, Anne&lt;/author&gt;&lt;author&gt;Brug, Johannes&lt;/author&gt;&lt;author&gt;Chinapaw, Mai&lt;/author&gt;&lt;author&gt;Buffart, Laurien&lt;/author&gt;&lt;/authors&gt;&lt;/contributors&gt;&lt;titles&gt;&lt;title&gt;Determinants of exercise adherence and maintenance among cancer survivors: a systematic review&lt;/title&gt;&lt;secondary-title&gt;International Journal of Behavioral Nutrition and Physical Activity&lt;/secondary-title&gt;&lt;/titles&gt;&lt;periodical&gt;&lt;full-title&gt;International Journal of Behavioral Nutrition and Physical Activity&lt;/full-title&gt;&lt;/periodical&gt;&lt;pages&gt;80&lt;/pages&gt;&lt;volume&gt;11&lt;/volume&gt;&lt;number&gt;1&lt;/number&gt;&lt;dates&gt;&lt;year&gt;2014&lt;/year&gt;&lt;/dates&gt;&lt;isbn&gt;1479-5868&lt;/isbn&gt;&lt;accession-num&gt;doi:10.1186/1479-5868-11-80&lt;/accession-num&gt;&lt;urls&gt;&lt;related-urls&gt;&lt;url&gt;http://www.ijbnpa.org/content/11/1/80&lt;/url&gt;&lt;/related-urls&gt;&lt;/urls&gt;&lt;/record&gt;&lt;/Cite&gt;&lt;/EndNote&gt;</w:instrText>
      </w:r>
      <w:r w:rsidR="00175D24">
        <w:fldChar w:fldCharType="separate"/>
      </w:r>
      <w:r w:rsidR="00627E80">
        <w:rPr>
          <w:noProof/>
        </w:rPr>
        <w:t>[</w:t>
      </w:r>
      <w:hyperlink w:anchor="_ENREF_36" w:tooltip="Husebo, 2013 #1079" w:history="1">
        <w:r w:rsidR="00BD4ED1">
          <w:rPr>
            <w:noProof/>
          </w:rPr>
          <w:t>36</w:t>
        </w:r>
      </w:hyperlink>
      <w:r w:rsidR="00627E80">
        <w:rPr>
          <w:noProof/>
        </w:rPr>
        <w:t>,</w:t>
      </w:r>
      <w:hyperlink w:anchor="_ENREF_25" w:tooltip="Kampshoff, 2014 #1056" w:history="1">
        <w:r w:rsidR="00BD4ED1">
          <w:rPr>
            <w:noProof/>
          </w:rPr>
          <w:t>25</w:t>
        </w:r>
      </w:hyperlink>
      <w:r w:rsidR="00627E80">
        <w:rPr>
          <w:noProof/>
        </w:rPr>
        <w:t>]</w:t>
      </w:r>
      <w:r w:rsidR="00175D24">
        <w:fldChar w:fldCharType="end"/>
      </w:r>
    </w:p>
    <w:p w:rsidR="007727E3" w:rsidRDefault="007727E3" w:rsidP="007727E3">
      <w:r>
        <w:t>If we examine the evidence in more detail there are useful illustrative trials and also pilot regional programs that provide a more pragmatic structure to adopt these approaches into clinical practice. A tension has existed from the earlier trials which have focused purely on activity and fitness levels which are not directly correlated to fatigue levels or indeed an outcome</w:t>
      </w:r>
      <w:r w:rsidR="009A0BE6">
        <w:t xml:space="preserve"> that</w:t>
      </w:r>
      <w:r>
        <w:t xml:space="preserve"> patient’s value</w:t>
      </w:r>
      <w:r w:rsidR="00175D24">
        <w:fldChar w:fldCharType="begin"/>
      </w:r>
      <w:r w:rsidR="00627E80">
        <w:instrText xml:space="preserve"> ADDIN EN.CITE &lt;EndNote&gt;&lt;Cite&gt;&lt;Author&gt;Courneya&lt;/Author&gt;&lt;Year&gt;2012&lt;/Year&gt;&lt;RecNum&gt;1109&lt;/RecNum&gt;&lt;DisplayText&gt;[37]&lt;/DisplayText&gt;&lt;record&gt;&lt;rec-number&gt;1109&lt;/rec-number&gt;&lt;foreign-keys&gt;&lt;key app="EN" db-id="02rrdftpo50wegeaaw0vfpvjztetfrd5wrfx"&gt;1109&lt;/key&gt;&lt;/foreign-keys&gt;&lt;ref-type name="Journal Article"&gt;17&lt;/ref-type&gt;&lt;contributors&gt;&lt;authors&gt;&lt;author&gt;Courneya, KS&lt;/author&gt;&lt;author&gt;Stevinson, C&lt;/author&gt;&lt;author&gt;McNeely, ML&lt;/author&gt;&lt;author&gt;Sellar, CM&lt;/author&gt;&lt;author&gt;Friedenreich, CM&lt;/author&gt;&lt;author&gt;Peddle-McIntyre, CJ&lt;/author&gt;&lt;author&gt;Chua, N&lt;/author&gt;&lt;author&gt;Reiman, T&lt;/author&gt;&lt;/authors&gt;&lt;/contributors&gt;&lt;titles&gt;&lt;title&gt;Predictors of follow-up exercise behavior 6months after a randomized trial of supervised exercise training in lymphoma patients&lt;/title&gt;&lt;secondary-title&gt;Psychooncology&lt;/secondary-title&gt;&lt;/titles&gt;&lt;periodical&gt;&lt;full-title&gt;Psychooncology&lt;/full-title&gt;&lt;/periodical&gt;&lt;pages&gt;1124 - 1131&lt;/pages&gt;&lt;volume&gt;21&lt;/volume&gt;&lt;dates&gt;&lt;year&gt;2012&lt;/year&gt;&lt;/dates&gt;&lt;urls&gt;&lt;/urls&gt;&lt;/record&gt;&lt;/Cite&gt;&lt;/EndNote&gt;</w:instrText>
      </w:r>
      <w:r w:rsidR="00175D24">
        <w:fldChar w:fldCharType="separate"/>
      </w:r>
      <w:r w:rsidR="00627E80">
        <w:rPr>
          <w:noProof/>
        </w:rPr>
        <w:t>[</w:t>
      </w:r>
      <w:hyperlink w:anchor="_ENREF_37" w:tooltip="Courneya, 2012 #1109" w:history="1">
        <w:r w:rsidR="00BD4ED1">
          <w:rPr>
            <w:noProof/>
          </w:rPr>
          <w:t>37</w:t>
        </w:r>
      </w:hyperlink>
      <w:r w:rsidR="00627E80">
        <w:rPr>
          <w:noProof/>
        </w:rPr>
        <w:t>]</w:t>
      </w:r>
      <w:r w:rsidR="00175D24">
        <w:fldChar w:fldCharType="end"/>
      </w:r>
    </w:p>
    <w:p w:rsidR="007727E3" w:rsidRPr="00676A27" w:rsidRDefault="007727E3" w:rsidP="007727E3"/>
    <w:p w:rsidR="007727E3" w:rsidRDefault="00BB29C9" w:rsidP="007727E3">
      <w:pPr>
        <w:rPr>
          <w:rFonts w:ascii="FuturaBT-Book" w:hAnsi="FuturaBT-Book" w:cs="FuturaBT-Book"/>
        </w:rPr>
      </w:pPr>
      <w:r>
        <w:rPr>
          <w:rFonts w:ascii="FuturaBT-Book" w:hAnsi="FuturaBT-Book" w:cs="FuturaBT-Book"/>
        </w:rPr>
        <w:t xml:space="preserve">An early example of a more pragmatic approach </w:t>
      </w:r>
      <w:r w:rsidR="007727E3">
        <w:rPr>
          <w:rFonts w:ascii="FuturaBT-Book" w:hAnsi="FuturaBT-Book" w:cs="FuturaBT-Book"/>
          <w:sz w:val="13"/>
          <w:szCs w:val="13"/>
        </w:rPr>
        <w:t xml:space="preserve"> </w:t>
      </w:r>
      <w:r w:rsidR="007727E3">
        <w:rPr>
          <w:rFonts w:ascii="FuturaBT-Book" w:hAnsi="FuturaBT-Book" w:cs="FuturaBT-Book"/>
        </w:rPr>
        <w:t>investigated the effectiveness of an oncologist exercise recommendation, compared to the usual care of referral to an exercise specialist</w:t>
      </w:r>
      <w:r>
        <w:rPr>
          <w:rFonts w:ascii="FuturaBT-Book" w:hAnsi="FuturaBT-Book" w:cs="FuturaBT-Book"/>
        </w:rPr>
        <w:fldChar w:fldCharType="begin"/>
      </w:r>
      <w:r w:rsidR="00627E80">
        <w:rPr>
          <w:rFonts w:ascii="FuturaBT-Book" w:hAnsi="FuturaBT-Book" w:cs="FuturaBT-Book"/>
        </w:rPr>
        <w:instrText xml:space="preserve"> ADDIN EN.CITE &lt;EndNote&gt;&lt;Cite&gt;&lt;Author&gt;Campbell&lt;/Author&gt;&lt;Year&gt;2005&lt;/Year&gt;&lt;RecNum&gt;523&lt;/RecNum&gt;&lt;DisplayText&gt;[38]&lt;/DisplayText&gt;&lt;record&gt;&lt;rec-number&gt;523&lt;/rec-number&gt;&lt;foreign-keys&gt;&lt;key app="EN" db-id="02rrdftpo50wegeaaw0vfpvjztetfrd5wrfx"&gt;523&lt;/key&gt;&lt;/foreign-keys&gt;&lt;ref-type name="Journal Article"&gt;17&lt;/ref-type&gt;&lt;contributors&gt;&lt;authors&gt;&lt;author&gt;Campbell, A.&lt;/author&gt;&lt;author&gt;Mutrie, N.&lt;/author&gt;&lt;author&gt;White, F.&lt;/author&gt;&lt;author&gt;McGuire, F.&lt;/author&gt;&lt;author&gt;Kearney, N.&lt;/author&gt;&lt;/authors&gt;&lt;/contributors&gt;&lt;auth-address&gt;Institute of Biomedical and Life Sciences, Glasgow G12 8RZ, UK.&lt;/auth-address&gt;&lt;titles&gt;&lt;title&gt;A pilot study of a supervised group exercise programme as a rehabilitation treatment for women with breast cancer receiving adjuvant treatment&lt;/title&gt;&lt;secondary-title&gt;European Journal of Oncology Nursing&lt;/secondary-title&gt;&lt;/titles&gt;&lt;periodical&gt;&lt;full-title&gt;European Journal of Oncology Nursing&lt;/full-title&gt;&lt;/periodical&gt;&lt;pages&gt;56-63&lt;/pages&gt;&lt;volume&gt;9&lt;/volume&gt;&lt;number&gt;1&lt;/number&gt;&lt;keywords&gt;&lt;keyword&gt;Breast Neoplasms/drug therapy/radiotherapy/*rehabilitation&lt;/keyword&gt;&lt;keyword&gt;Chemotherapy, Adjuvant&lt;/keyword&gt;&lt;keyword&gt;Chi-Square Distribution&lt;/keyword&gt;&lt;keyword&gt;*Exercise Therapy&lt;/keyword&gt;&lt;keyword&gt;Female&lt;/keyword&gt;&lt;keyword&gt;Humans&lt;/keyword&gt;&lt;keyword&gt;Middle Aged&lt;/keyword&gt;&lt;keyword&gt;Pilot Projects&lt;/keyword&gt;&lt;keyword&gt;Quality of Life&lt;/keyword&gt;&lt;keyword&gt;Questionnaires&lt;/keyword&gt;&lt;keyword&gt;Radiotherapy, Adjuvant&lt;/keyword&gt;&lt;keyword&gt;Research Support, Non-U.S. Gov&amp;apos;t&lt;/keyword&gt;&lt;keyword&gt;Treatment Outcome&lt;/keyword&gt;&lt;/keywords&gt;&lt;dates&gt;&lt;year&gt;2005&lt;/year&gt;&lt;pub-dates&gt;&lt;date&gt;Mar&lt;/date&gt;&lt;/pub-dates&gt;&lt;/dates&gt;&lt;accession-num&gt;15774341&lt;/accession-num&gt;&lt;urls&gt;&lt;related-urls&gt;&lt;url&gt;http://www.ncbi.nlm.nih.gov/entrez/query.fcgi?cmd=Retrieve&amp;amp;db=PubMed&amp;amp;dopt=Citation&amp;amp;list_uids=15774341&lt;/url&gt;&lt;/related-urls&gt;&lt;/urls&gt;&lt;/record&gt;&lt;/Cite&gt;&lt;/EndNote&gt;</w:instrText>
      </w:r>
      <w:r>
        <w:rPr>
          <w:rFonts w:ascii="FuturaBT-Book" w:hAnsi="FuturaBT-Book" w:cs="FuturaBT-Book"/>
        </w:rPr>
        <w:fldChar w:fldCharType="separate"/>
      </w:r>
      <w:r w:rsidR="00627E80">
        <w:rPr>
          <w:rFonts w:ascii="FuturaBT-Book" w:hAnsi="FuturaBT-Book" w:cs="FuturaBT-Book"/>
          <w:noProof/>
        </w:rPr>
        <w:t>[</w:t>
      </w:r>
      <w:hyperlink w:anchor="_ENREF_38" w:tooltip="Campbell, 2005 #523" w:history="1">
        <w:r w:rsidR="00BD4ED1">
          <w:rPr>
            <w:rFonts w:ascii="FuturaBT-Book" w:hAnsi="FuturaBT-Book" w:cs="FuturaBT-Book"/>
            <w:noProof/>
          </w:rPr>
          <w:t>38</w:t>
        </w:r>
      </w:hyperlink>
      <w:r w:rsidR="00627E80">
        <w:rPr>
          <w:rFonts w:ascii="FuturaBT-Book" w:hAnsi="FuturaBT-Book" w:cs="FuturaBT-Book"/>
          <w:noProof/>
        </w:rPr>
        <w:t>]</w:t>
      </w:r>
      <w:r>
        <w:rPr>
          <w:rFonts w:ascii="FuturaBT-Book" w:hAnsi="FuturaBT-Book" w:cs="FuturaBT-Book"/>
        </w:rPr>
        <w:fldChar w:fldCharType="end"/>
      </w:r>
      <w:r>
        <w:rPr>
          <w:rFonts w:ascii="FuturaBT-Book" w:hAnsi="FuturaBT-Book" w:cs="FuturaBT-Book"/>
        </w:rPr>
        <w:t xml:space="preserve"> </w:t>
      </w:r>
      <w:r w:rsidR="007727E3">
        <w:rPr>
          <w:rFonts w:ascii="FuturaBT-Book" w:hAnsi="FuturaBT-Book" w:cs="FuturaBT-Book"/>
        </w:rPr>
        <w:t>.This showed that the group receiving the oncologist recommendation reported significantly greater exercise participation than usual care at 5-weeks. The advantages of using services and professionals where patients are already involved are much more likely to have greater adherence and to be able initiate an intervention at an earlier stage.</w:t>
      </w:r>
      <w:r>
        <w:rPr>
          <w:rFonts w:ascii="FuturaBT-Book" w:hAnsi="FuturaBT-Book" w:cs="FuturaBT-Book"/>
        </w:rPr>
        <w:t xml:space="preserve"> Fatigue was also reduced in both groups but was not significantly different- the earlier involvement of an intervention that reduces fatigue is a significant advantage.</w:t>
      </w:r>
      <w:r w:rsidR="007727E3">
        <w:rPr>
          <w:rFonts w:ascii="FuturaBT-Book" w:hAnsi="FuturaBT-Book" w:cs="FuturaBT-Book"/>
        </w:rPr>
        <w:t xml:space="preserve"> </w:t>
      </w:r>
      <w:r>
        <w:rPr>
          <w:rFonts w:ascii="FuturaBT-Book" w:hAnsi="FuturaBT-Book" w:cs="FuturaBT-Book"/>
        </w:rPr>
        <w:t xml:space="preserve">This is important as </w:t>
      </w:r>
      <w:r w:rsidR="00343FF2">
        <w:rPr>
          <w:rFonts w:ascii="FuturaBT-Book" w:hAnsi="FuturaBT-Book" w:cs="FuturaBT-Book"/>
        </w:rPr>
        <w:t xml:space="preserve">there </w:t>
      </w:r>
      <w:r w:rsidR="007727E3">
        <w:rPr>
          <w:rFonts w:ascii="FuturaBT-Book" w:hAnsi="FuturaBT-Book" w:cs="FuturaBT-Book"/>
        </w:rPr>
        <w:t xml:space="preserve"> some evidence that reducing peak fatigue on treatment may extrapolate to a reduce incidence of long term fatigue</w:t>
      </w:r>
      <w:r w:rsidR="00E0347D">
        <w:rPr>
          <w:rFonts w:ascii="FuturaBT-Book" w:hAnsi="FuturaBT-Book" w:cs="FuturaBT-Book"/>
        </w:rPr>
        <w:t xml:space="preserve"> </w:t>
      </w:r>
      <w:r>
        <w:rPr>
          <w:rFonts w:ascii="FuturaBT-Book" w:hAnsi="FuturaBT-Book" w:cs="FuturaBT-Book"/>
        </w:rPr>
        <w:fldChar w:fldCharType="begin"/>
      </w:r>
      <w:r w:rsidR="00627E80">
        <w:rPr>
          <w:rFonts w:ascii="FuturaBT-Book" w:hAnsi="FuturaBT-Book" w:cs="FuturaBT-Book"/>
        </w:rPr>
        <w:instrText xml:space="preserve"> ADDIN EN.CITE &lt;EndNote&gt;&lt;Cite&gt;&lt;Author&gt;Bower&lt;/Author&gt;&lt;Year&gt;2014&lt;/Year&gt;&lt;RecNum&gt;1119&lt;/RecNum&gt;&lt;DisplayText&gt;[6,23]&lt;/DisplayText&gt;&lt;record&gt;&lt;rec-number&gt;1119&lt;/rec-number&gt;&lt;foreign-keys&gt;&lt;key app="EN" db-id="02rrdftpo50wegeaaw0vfpvjztetfrd5wrfx"&gt;1119&lt;/key&gt;&lt;/foreign-keys&gt;&lt;ref-type name="Journal Article"&gt;17&lt;/ref-type&gt;&lt;contributors&gt;&lt;authors&gt;&lt;author&gt;Bower, Julienne E.&lt;/author&gt;&lt;/authors&gt;&lt;/contributors&gt;&lt;titles&gt;&lt;title&gt;Cancer-related fatigue mechanisms, risk factors, and treatments&lt;/title&gt;&lt;secondary-title&gt;Nat Rev Clin Oncol&lt;/secondary-title&gt;&lt;/titles&gt;&lt;periodical&gt;&lt;full-title&gt;Nat Rev Clin Oncol&lt;/full-title&gt;&lt;abbr-1&gt;Nature reviews. Clinical oncology&lt;/abbr-1&gt;&lt;/periodical&gt;&lt;pages&gt;597-609&lt;/pages&gt;&lt;volume&gt;11&lt;/volume&gt;&lt;number&gt;10&lt;/number&gt;&lt;dates&gt;&lt;year&gt;2014&lt;/year&gt;&lt;/dates&gt;&lt;publisher&gt;Nature Publishing Group, a division of Macmillan Publishers Limited. All Rights Reserved.&lt;/publisher&gt;&lt;isbn&gt;1759-4774&lt;/isbn&gt;&lt;work-type&gt;Review&lt;/work-type&gt;&lt;urls&gt;&lt;related-urls&gt;&lt;url&gt;http://dx.doi.org/10.1038/nrclinonc.2014.127&lt;/url&gt;&lt;/related-urls&gt;&lt;/urls&gt;&lt;electronic-resource-num&gt;10.1038/nrclinonc.2014.127&lt;/electronic-resource-num&gt;&lt;/record&gt;&lt;/Cite&gt;&lt;Cite&gt;&lt;Author&gt;Macmillan&lt;/Author&gt;&lt;Year&gt;2013 &lt;/Year&gt;&lt;RecNum&gt;2&lt;/RecNum&gt;&lt;record&gt;&lt;rec-number&gt;2&lt;/rec-number&gt;&lt;foreign-keys&gt;&lt;key app="EN" db-id="0tf5zx2zgwftx1etfao55sd2pxs55re0p2fv"&gt;2&lt;/key&gt;&lt;/foreign-keys&gt;&lt;ref-type name="Web Page"&gt;12&lt;/ref-type&gt;&lt;contributors&gt;&lt;authors&gt;&lt;author&gt;Macmillan&lt;/author&gt;&lt;/authors&gt;&lt;/contributors&gt;&lt;titles&gt;&lt;title&gt;The cancer and physical activity standard evaluation framework (CaPASEF)&lt;/title&gt;&lt;secondary-title&gt;http://www.macmillan.org.uk/Documents/AboutUs/Health_professionals/Physicalactivity/Cancer-Physical-Activity-Standard-Evaluation-Framework-Measurement-Tools.pdf&lt;/secondary-title&gt;&lt;/titles&gt;&lt;dates&gt;&lt;year&gt;2013 &lt;/year&gt;&lt;/dates&gt;&lt;urls&gt;&lt;related-urls&gt;&lt;url&gt;http://www.macmillan.org.uk/Documents/AboutUs/Health_professionals/Physicalactivity/Cancer-Physical-Activity-Standard-Evaluation-Framework-Measurement-Tools.pdf&lt;/url&gt;&lt;/related-urls&gt;&lt;/urls&gt;&lt;/record&gt;&lt;/Cite&gt;&lt;/EndNote&gt;</w:instrText>
      </w:r>
      <w:r>
        <w:rPr>
          <w:rFonts w:ascii="FuturaBT-Book" w:hAnsi="FuturaBT-Book" w:cs="FuturaBT-Book"/>
        </w:rPr>
        <w:fldChar w:fldCharType="separate"/>
      </w:r>
      <w:r w:rsidR="00627E80">
        <w:rPr>
          <w:rFonts w:ascii="FuturaBT-Book" w:hAnsi="FuturaBT-Book" w:cs="FuturaBT-Book"/>
          <w:noProof/>
        </w:rPr>
        <w:t>[</w:t>
      </w:r>
      <w:hyperlink w:anchor="_ENREF_6" w:tooltip="Bower, 2014 #1119" w:history="1">
        <w:r w:rsidR="00BD4ED1">
          <w:rPr>
            <w:rFonts w:ascii="FuturaBT-Book" w:hAnsi="FuturaBT-Book" w:cs="FuturaBT-Book"/>
            <w:noProof/>
          </w:rPr>
          <w:t>6</w:t>
        </w:r>
      </w:hyperlink>
      <w:r w:rsidR="00627E80">
        <w:rPr>
          <w:rFonts w:ascii="FuturaBT-Book" w:hAnsi="FuturaBT-Book" w:cs="FuturaBT-Book"/>
          <w:noProof/>
        </w:rPr>
        <w:t>,</w:t>
      </w:r>
      <w:hyperlink w:anchor="_ENREF_23" w:tooltip="Macmillan, 2013  #2" w:history="1">
        <w:r w:rsidR="00BD4ED1">
          <w:rPr>
            <w:rFonts w:ascii="FuturaBT-Book" w:hAnsi="FuturaBT-Book" w:cs="FuturaBT-Book"/>
            <w:noProof/>
          </w:rPr>
          <w:t>23</w:t>
        </w:r>
      </w:hyperlink>
      <w:r w:rsidR="00627E80">
        <w:rPr>
          <w:rFonts w:ascii="FuturaBT-Book" w:hAnsi="FuturaBT-Book" w:cs="FuturaBT-Book"/>
          <w:noProof/>
        </w:rPr>
        <w:t>]</w:t>
      </w:r>
      <w:r>
        <w:rPr>
          <w:rFonts w:ascii="FuturaBT-Book" w:hAnsi="FuturaBT-Book" w:cs="FuturaBT-Book"/>
        </w:rPr>
        <w:fldChar w:fldCharType="end"/>
      </w:r>
    </w:p>
    <w:p w:rsidR="007727E3" w:rsidRDefault="007727E3" w:rsidP="007727E3">
      <w:pPr>
        <w:rPr>
          <w:rFonts w:ascii="FuturaBT-Book" w:hAnsi="FuturaBT-Book" w:cs="FuturaBT-Book"/>
        </w:rPr>
      </w:pPr>
    </w:p>
    <w:p w:rsidR="007727E3" w:rsidRPr="00CB03CD" w:rsidRDefault="00343FF2" w:rsidP="007727E3">
      <w:r>
        <w:rPr>
          <w:rFonts w:ascii="FuturaBT-Book" w:hAnsi="FuturaBT-Book" w:cs="FuturaBT-Book"/>
        </w:rPr>
        <w:t xml:space="preserve">A review of psychosocial interventions to reduce fatigue during treatment </w:t>
      </w:r>
      <w:r>
        <w:rPr>
          <w:rFonts w:ascii="FuturaBT-Book" w:hAnsi="FuturaBT-Book" w:cs="FuturaBT-Book"/>
        </w:rPr>
        <w:fldChar w:fldCharType="begin"/>
      </w:r>
      <w:r w:rsidR="00627E80">
        <w:rPr>
          <w:rFonts w:ascii="FuturaBT-Book" w:hAnsi="FuturaBT-Book" w:cs="FuturaBT-Book"/>
        </w:rPr>
        <w:instrText xml:space="preserve"> ADDIN EN.CITE &lt;EndNote&gt;&lt;Cite&gt;&lt;Author&gt;Goedendorp&lt;/Author&gt;&lt;Year&gt;2009&lt;/Year&gt;&lt;RecNum&gt;654&lt;/RecNum&gt;&lt;DisplayText&gt;[39]&lt;/DisplayText&gt;&lt;record&gt;&lt;rec-number&gt;654&lt;/rec-number&gt;&lt;foreign-keys&gt;&lt;key app="EN" db-id="02rrdftpo50wegeaaw0vfpvjztetfrd5wrfx"&gt;654&lt;/key&gt;&lt;/foreign-keys&gt;&lt;ref-type name="Journal Article"&gt;17&lt;/ref-type&gt;&lt;contributors&gt;&lt;authors&gt;&lt;author&gt;Goedendorp, M&lt;/author&gt;&lt;author&gt;Gielissen, M&lt;/author&gt;&lt;author&gt;Verhagen, C&lt;/author&gt;&lt;author&gt;Bleijenberg, G&lt;/author&gt;&lt;/authors&gt;&lt;/contributors&gt;&lt;titles&gt;&lt;title&gt;Psychosocial interventions for reducing fatigue during cancer treatment in adults&lt;/title&gt;&lt;secondary-title&gt;Cochrane Database of Systematic Reviews&lt;/secondary-title&gt;&lt;/titles&gt;&lt;periodical&gt;&lt;full-title&gt;Cochrane Database of Systematic Reviews&lt;/full-title&gt;&lt;/periodical&gt;&lt;pages&gt;DOI: 10.1002/14651858.CD006953.pub2&lt;/pages&gt;&lt;volume&gt;Reviews 2009 Issue 1&lt;/volume&gt;&lt;dates&gt;&lt;year&gt;2009&lt;/year&gt;&lt;/dates&gt;&lt;urls&gt;&lt;related-urls&gt;&lt;url&gt;http://www.mrw.interscience.wiley.com/cochrane/clsysrev/articles/CD006953/frame.html &lt;/url&gt;&lt;/related-urls&gt;&lt;/urls&gt;&lt;electronic-resource-num&gt;10.1002/14651858.CD006953.pub2&lt;/electronic-resource-num&gt;&lt;/record&gt;&lt;/Cite&gt;&lt;/EndNote&gt;</w:instrText>
      </w:r>
      <w:r>
        <w:rPr>
          <w:rFonts w:ascii="FuturaBT-Book" w:hAnsi="FuturaBT-Book" w:cs="FuturaBT-Book"/>
        </w:rPr>
        <w:fldChar w:fldCharType="separate"/>
      </w:r>
      <w:r w:rsidR="00627E80">
        <w:rPr>
          <w:rFonts w:ascii="FuturaBT-Book" w:hAnsi="FuturaBT-Book" w:cs="FuturaBT-Book"/>
          <w:noProof/>
        </w:rPr>
        <w:t>[</w:t>
      </w:r>
      <w:hyperlink w:anchor="_ENREF_39" w:tooltip="Goedendorp, 2009 #654" w:history="1">
        <w:r w:rsidR="00BD4ED1">
          <w:rPr>
            <w:rFonts w:ascii="FuturaBT-Book" w:hAnsi="FuturaBT-Book" w:cs="FuturaBT-Book"/>
            <w:noProof/>
          </w:rPr>
          <w:t>39</w:t>
        </w:r>
      </w:hyperlink>
      <w:r w:rsidR="00627E80">
        <w:rPr>
          <w:rFonts w:ascii="FuturaBT-Book" w:hAnsi="FuturaBT-Book" w:cs="FuturaBT-Book"/>
          <w:noProof/>
        </w:rPr>
        <w:t>]</w:t>
      </w:r>
      <w:r>
        <w:rPr>
          <w:rFonts w:ascii="FuturaBT-Book" w:hAnsi="FuturaBT-Book" w:cs="FuturaBT-Book"/>
        </w:rPr>
        <w:fldChar w:fldCharType="end"/>
      </w:r>
      <w:r w:rsidR="007727E3">
        <w:rPr>
          <w:rFonts w:ascii="FuturaBT-Book" w:hAnsi="FuturaBT-Book" w:cs="FuturaBT-Book"/>
        </w:rPr>
        <w:t xml:space="preserve"> have demonstrated the effectiveness of approaches to promote physical activity using techniques such as motivational interviewing; behavioural counselling based on</w:t>
      </w:r>
      <w:r>
        <w:rPr>
          <w:rFonts w:ascii="FuturaBT-Book" w:hAnsi="FuturaBT-Book" w:cs="FuturaBT-Book"/>
        </w:rPr>
        <w:t xml:space="preserve"> </w:t>
      </w:r>
      <w:r w:rsidR="007727E3">
        <w:t>stages of change; and counselling and behavioural modification</w:t>
      </w:r>
      <w:r w:rsidR="007727E3">
        <w:rPr>
          <w:sz w:val="13"/>
          <w:szCs w:val="13"/>
        </w:rPr>
        <w:t xml:space="preserve">. </w:t>
      </w:r>
      <w:r w:rsidR="007727E3">
        <w:t xml:space="preserve">These types of trial design have an overlap with other complex interventions such as cognitive behavioural therapy and may be augmented by telephone or online counselling. Many of these types of trials have attempted to use a group based approach rather than individual however the level of uptake has been consistently poor. Additionally the use of multiple outcomes has meant that improvement in fatigue has often been a secondary effect. </w:t>
      </w:r>
      <w:r w:rsidR="007727E3">
        <w:rPr>
          <w:sz w:val="13"/>
          <w:szCs w:val="13"/>
        </w:rPr>
        <w:t xml:space="preserve"> </w:t>
      </w:r>
      <w:r w:rsidR="007727E3">
        <w:t xml:space="preserve">All of these trials demonstrated </w:t>
      </w:r>
      <w:r w:rsidR="007727E3">
        <w:rPr>
          <w:rFonts w:ascii="FuturaBT-Book" w:hAnsi="FuturaBT-Book" w:cs="FuturaBT-Book"/>
        </w:rPr>
        <w:t>positive increases in physical activity measured either in terms of regular self-assessed exercise participation, or minutes of activity measured by accelerometer.</w:t>
      </w:r>
      <w:r>
        <w:rPr>
          <w:rFonts w:ascii="FuturaBT-Book" w:hAnsi="FuturaBT-Book" w:cs="FuturaBT-Book"/>
        </w:rPr>
        <w:t xml:space="preserve"> The relationship between these </w:t>
      </w:r>
      <w:r w:rsidR="00C57FFA">
        <w:rPr>
          <w:rFonts w:ascii="FuturaBT-Book" w:hAnsi="FuturaBT-Book" w:cs="FuturaBT-Book"/>
        </w:rPr>
        <w:t>self-reported</w:t>
      </w:r>
      <w:r>
        <w:rPr>
          <w:rFonts w:ascii="FuturaBT-Book" w:hAnsi="FuturaBT-Book" w:cs="FuturaBT-Book"/>
        </w:rPr>
        <w:t xml:space="preserve"> or objective changes in activity and fatigue is still complex.</w:t>
      </w:r>
      <w:r w:rsidR="009A0BE6">
        <w:rPr>
          <w:rFonts w:ascii="FuturaBT-Book" w:hAnsi="FuturaBT-Book" w:cs="FuturaBT-Book"/>
        </w:rPr>
        <w:t xml:space="preserve"> </w:t>
      </w:r>
      <w:r>
        <w:rPr>
          <w:rFonts w:ascii="FuturaBT-Book" w:hAnsi="FuturaBT-Book" w:cs="FuturaBT-Book"/>
        </w:rPr>
        <w:t>There may be biological and/or psychological mediators from exercise but the specific elements have yet to be clearly delineated.</w:t>
      </w:r>
      <w:r w:rsidR="00E466E2">
        <w:rPr>
          <w:rFonts w:ascii="FuturaBT-Book" w:hAnsi="FuturaBT-Book" w:cs="FuturaBT-Book"/>
        </w:rPr>
        <w:fldChar w:fldCharType="begin"/>
      </w:r>
      <w:r w:rsidR="00627E80">
        <w:rPr>
          <w:rFonts w:ascii="FuturaBT-Book" w:hAnsi="FuturaBT-Book" w:cs="FuturaBT-Book"/>
        </w:rPr>
        <w:instrText xml:space="preserve"> ADDIN EN.CITE &lt;EndNote&gt;&lt;Cite&gt;&lt;Author&gt;Buffart&lt;/Author&gt;&lt;Year&gt;2014&lt;/Year&gt;&lt;RecNum&gt;1072&lt;/RecNum&gt;&lt;DisplayText&gt;[32]&lt;/DisplayText&gt;&lt;record&gt;&lt;rec-number&gt;1072&lt;/rec-number&gt;&lt;foreign-keys&gt;&lt;key app="EN" db-id="02rrdftpo50wegeaaw0vfpvjztetfrd5wrfx"&gt;1072&lt;/key&gt;&lt;/foreign-keys&gt;&lt;ref-type name="Journal Article"&gt;17&lt;/ref-type&gt;&lt;contributors&gt;&lt;authors&gt;&lt;author&gt;Buffart, LM&lt;/author&gt;&lt;author&gt;Galvao, DA&lt;/author&gt;&lt;author&gt;Brug, J&lt;/author&gt;&lt;author&gt;Chinapaw, MJ&lt;/author&gt;&lt;author&gt;Newton, RU&lt;/author&gt;&lt;/authors&gt;&lt;/contributors&gt;&lt;titles&gt;&lt;title&gt;Evidence-based physical activity guidelines for cancer survivors: current guidelines, knowledge gaps and future research directions&lt;/title&gt;&lt;secondary-title&gt;Cancer Treat Rev&lt;/secondary-title&gt;&lt;/titles&gt;&lt;periodical&gt;&lt;full-title&gt;Cancer Treat Rev&lt;/full-title&gt;&lt;/periodical&gt;&lt;pages&gt;327 - 340&lt;/pages&gt;&lt;volume&gt;2&lt;/volume&gt;&lt;dates&gt;&lt;year&gt;2014&lt;/year&gt;&lt;/dates&gt;&lt;urls&gt;&lt;/urls&gt;&lt;/record&gt;&lt;/Cite&gt;&lt;/EndNote&gt;</w:instrText>
      </w:r>
      <w:r w:rsidR="00E466E2">
        <w:rPr>
          <w:rFonts w:ascii="FuturaBT-Book" w:hAnsi="FuturaBT-Book" w:cs="FuturaBT-Book"/>
        </w:rPr>
        <w:fldChar w:fldCharType="separate"/>
      </w:r>
      <w:r w:rsidR="00627E80">
        <w:rPr>
          <w:rFonts w:ascii="FuturaBT-Book" w:hAnsi="FuturaBT-Book" w:cs="FuturaBT-Book"/>
          <w:noProof/>
        </w:rPr>
        <w:t>[</w:t>
      </w:r>
      <w:hyperlink w:anchor="_ENREF_32" w:tooltip="Buffart, 2014 #1072" w:history="1">
        <w:r w:rsidR="00BD4ED1">
          <w:rPr>
            <w:rFonts w:ascii="FuturaBT-Book" w:hAnsi="FuturaBT-Book" w:cs="FuturaBT-Book"/>
            <w:noProof/>
          </w:rPr>
          <w:t>32</w:t>
        </w:r>
      </w:hyperlink>
      <w:r w:rsidR="00627E80">
        <w:rPr>
          <w:rFonts w:ascii="FuturaBT-Book" w:hAnsi="FuturaBT-Book" w:cs="FuturaBT-Book"/>
          <w:noProof/>
        </w:rPr>
        <w:t>]</w:t>
      </w:r>
      <w:r w:rsidR="00E466E2">
        <w:rPr>
          <w:rFonts w:ascii="FuturaBT-Book" w:hAnsi="FuturaBT-Book" w:cs="FuturaBT-Book"/>
        </w:rPr>
        <w:fldChar w:fldCharType="end"/>
      </w:r>
    </w:p>
    <w:p w:rsidR="00E466E2" w:rsidRDefault="00E466E2" w:rsidP="007727E3">
      <w:pPr>
        <w:rPr>
          <w:rFonts w:ascii="FuturaBT-Book" w:hAnsi="FuturaBT-Book" w:cs="FuturaBT-Book"/>
        </w:rPr>
      </w:pPr>
    </w:p>
    <w:p w:rsidR="007727E3" w:rsidRPr="00867150" w:rsidRDefault="00E466E2" w:rsidP="007727E3">
      <w:pPr>
        <w:rPr>
          <w:rFonts w:ascii="FuturaBT-Book" w:hAnsi="FuturaBT-Book" w:cs="FuturaBT-Book"/>
        </w:rPr>
      </w:pPr>
      <w:r>
        <w:rPr>
          <w:rFonts w:ascii="FuturaBT-Book" w:hAnsi="FuturaBT-Book" w:cs="FuturaBT-Book"/>
        </w:rPr>
        <w:t xml:space="preserve">Many of the trials of exercise for fatigue included in recent systematic reviews </w:t>
      </w:r>
      <w:r>
        <w:rPr>
          <w:rFonts w:ascii="FuturaBT-Book" w:hAnsi="FuturaBT-Book" w:cs="FuturaBT-Book"/>
        </w:rPr>
        <w:fldChar w:fldCharType="begin">
          <w:fldData xml:space="preserve">PEVuZE5vdGU+PENpdGU+PEF1dGhvcj5Ub21saW5zb248L0F1dGhvcj48WWVhcj4yMDE0PC9ZZWFy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</w:fldData>
        </w:fldChar>
      </w:r>
      <w:r w:rsidR="00627E80">
        <w:rPr>
          <w:rFonts w:ascii="FuturaBT-Book" w:hAnsi="FuturaBT-Book" w:cs="FuturaBT-Book"/>
        </w:rPr>
        <w:instrText xml:space="preserve"> ADDIN EN.CITE </w:instrText>
      </w:r>
      <w:r w:rsidR="00627E80">
        <w:rPr>
          <w:rFonts w:ascii="FuturaBT-Book" w:hAnsi="FuturaBT-Book" w:cs="FuturaBT-Book"/>
        </w:rPr>
        <w:fldChar w:fldCharType="begin">
          <w:fldData xml:space="preserve">PEVuZE5vdGU+PENpdGU+PEF1dGhvcj5Ub21saW5zb248L0F1dGhvcj48WWVhcj4yMDE0PC9ZZWFy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</w:fldData>
        </w:fldChar>
      </w:r>
      <w:r w:rsidR="00627E80">
        <w:rPr>
          <w:rFonts w:ascii="FuturaBT-Book" w:hAnsi="FuturaBT-Book" w:cs="FuturaBT-Book"/>
        </w:rPr>
        <w:instrText xml:space="preserve"> ADDIN EN.CITE.DATA </w:instrText>
      </w:r>
      <w:r w:rsidR="00627E80">
        <w:rPr>
          <w:rFonts w:ascii="FuturaBT-Book" w:hAnsi="FuturaBT-Book" w:cs="FuturaBT-Book"/>
        </w:rPr>
      </w:r>
      <w:r w:rsidR="00627E80">
        <w:rPr>
          <w:rFonts w:ascii="FuturaBT-Book" w:hAnsi="FuturaBT-Book" w:cs="FuturaBT-Book"/>
        </w:rPr>
        <w:fldChar w:fldCharType="end"/>
      </w:r>
      <w:r>
        <w:rPr>
          <w:rFonts w:ascii="FuturaBT-Book" w:hAnsi="FuturaBT-Book" w:cs="FuturaBT-Book"/>
        </w:rPr>
      </w:r>
      <w:r>
        <w:rPr>
          <w:rFonts w:ascii="FuturaBT-Book" w:hAnsi="FuturaBT-Book" w:cs="FuturaBT-Book"/>
        </w:rPr>
        <w:fldChar w:fldCharType="separate"/>
      </w:r>
      <w:r w:rsidR="00627E80">
        <w:rPr>
          <w:rFonts w:ascii="FuturaBT-Book" w:hAnsi="FuturaBT-Book" w:cs="FuturaBT-Book"/>
          <w:noProof/>
        </w:rPr>
        <w:t>[</w:t>
      </w:r>
      <w:hyperlink w:anchor="_ENREF_11" w:tooltip="Tomlinson, 2014 #1120" w:history="1">
        <w:r w:rsidR="00BD4ED1">
          <w:rPr>
            <w:rFonts w:ascii="FuturaBT-Book" w:hAnsi="FuturaBT-Book" w:cs="FuturaBT-Book"/>
            <w:noProof/>
          </w:rPr>
          <w:t>11</w:t>
        </w:r>
      </w:hyperlink>
      <w:r w:rsidR="00627E80">
        <w:rPr>
          <w:rFonts w:ascii="FuturaBT-Book" w:hAnsi="FuturaBT-Book" w:cs="FuturaBT-Book"/>
          <w:noProof/>
        </w:rPr>
        <w:t>,</w:t>
      </w:r>
      <w:hyperlink w:anchor="_ENREF_27" w:tooltip="McMillan, 2011 #1118" w:history="1">
        <w:r w:rsidR="00BD4ED1">
          <w:rPr>
            <w:rFonts w:ascii="FuturaBT-Book" w:hAnsi="FuturaBT-Book" w:cs="FuturaBT-Book"/>
            <w:noProof/>
          </w:rPr>
          <w:t>27</w:t>
        </w:r>
      </w:hyperlink>
      <w:r w:rsidR="00627E80">
        <w:rPr>
          <w:rFonts w:ascii="FuturaBT-Book" w:hAnsi="FuturaBT-Book" w:cs="FuturaBT-Book"/>
          <w:noProof/>
        </w:rPr>
        <w:t>,</w:t>
      </w:r>
      <w:hyperlink w:anchor="_ENREF_24" w:tooltip="Cramp, 2012 #1053" w:history="1">
        <w:r w:rsidR="00BD4ED1">
          <w:rPr>
            <w:rFonts w:ascii="FuturaBT-Book" w:hAnsi="FuturaBT-Book" w:cs="FuturaBT-Book"/>
            <w:noProof/>
          </w:rPr>
          <w:t>24</w:t>
        </w:r>
      </w:hyperlink>
      <w:r w:rsidR="00627E80">
        <w:rPr>
          <w:rFonts w:ascii="FuturaBT-Book" w:hAnsi="FuturaBT-Book" w:cs="FuturaBT-Book"/>
          <w:noProof/>
        </w:rPr>
        <w:t>]</w:t>
      </w:r>
      <w:r>
        <w:rPr>
          <w:rFonts w:ascii="FuturaBT-Book" w:hAnsi="FuturaBT-Book" w:cs="FuturaBT-Book"/>
        </w:rPr>
        <w:fldChar w:fldCharType="end"/>
      </w:r>
      <w:r>
        <w:rPr>
          <w:rFonts w:ascii="FuturaBT-Book" w:hAnsi="FuturaBT-Book" w:cs="FuturaBT-Book"/>
        </w:rPr>
        <w:t xml:space="preserve"> </w:t>
      </w:r>
      <w:r w:rsidR="007727E3">
        <w:rPr>
          <w:rFonts w:ascii="FuturaBT-Book" w:hAnsi="FuturaBT-Book" w:cs="FuturaBT-Book"/>
        </w:rPr>
        <w:t xml:space="preserve">demonstrated the effectiveness of a supervised exercise </w:t>
      </w:r>
      <w:r w:rsidR="00BD4ED1">
        <w:rPr>
          <w:rFonts w:ascii="FuturaBT-Book" w:hAnsi="FuturaBT-Book" w:cs="FuturaBT-Book"/>
        </w:rPr>
        <w:t xml:space="preserve">groups. </w:t>
      </w:r>
      <w:r>
        <w:rPr>
          <w:rFonts w:ascii="FuturaBT-Book" w:hAnsi="FuturaBT-Book" w:cs="FuturaBT-Book"/>
        </w:rPr>
        <w:t xml:space="preserve">There was no overall difference in fatigue improvement between </w:t>
      </w:r>
      <w:proofErr w:type="gramStart"/>
      <w:r>
        <w:rPr>
          <w:rFonts w:ascii="FuturaBT-Book" w:hAnsi="FuturaBT-Book" w:cs="FuturaBT-Book"/>
        </w:rPr>
        <w:t>home</w:t>
      </w:r>
      <w:proofErr w:type="gramEnd"/>
      <w:r>
        <w:rPr>
          <w:rFonts w:ascii="FuturaBT-Book" w:hAnsi="FuturaBT-Book" w:cs="FuturaBT-Book"/>
        </w:rPr>
        <w:t xml:space="preserve"> or gym based trials and no significant differences between low and high intensity training. In addition there is a significant question remaining over longer term adherence and what level/frequency of exercise is required to reduce fatigue</w:t>
      </w:r>
      <w:r w:rsidR="003A14F9">
        <w:rPr>
          <w:rFonts w:ascii="FuturaBT-Book" w:hAnsi="FuturaBT-Book" w:cs="FuturaBT-Book"/>
        </w:rPr>
        <w:t>.</w:t>
      </w:r>
      <w:r w:rsidR="00C57FFA" w:rsidRPr="00C57FFA">
        <w:t xml:space="preserve"> </w:t>
      </w:r>
      <w:r w:rsidR="00C57FFA" w:rsidRPr="00C57FFA">
        <w:rPr>
          <w:rFonts w:ascii="FuturaBT-Book" w:hAnsi="FuturaBT-Book" w:cs="FuturaBT-Book"/>
        </w:rPr>
        <w:t xml:space="preserve">While supervised exercise </w:t>
      </w:r>
      <w:r w:rsidR="009A0BE6">
        <w:rPr>
          <w:rFonts w:ascii="FuturaBT-Book" w:hAnsi="FuturaBT-Book" w:cs="FuturaBT-Book"/>
        </w:rPr>
        <w:t>and</w:t>
      </w:r>
      <w:r w:rsidR="00C57FFA" w:rsidRPr="00C57FFA">
        <w:rPr>
          <w:rFonts w:ascii="FuturaBT-Book" w:hAnsi="FuturaBT-Book" w:cs="FuturaBT-Book"/>
        </w:rPr>
        <w:t xml:space="preserve"> use of gyms is one avenue, this approach won’t suit all as we will now discuss.</w:t>
      </w:r>
      <w:r w:rsidR="00C57FFA">
        <w:rPr>
          <w:rFonts w:ascii="FuturaBT-Book" w:hAnsi="FuturaBT-Book" w:cs="FuturaBT-Book"/>
        </w:rPr>
        <w:t xml:space="preserve"> </w:t>
      </w:r>
      <w:r>
        <w:rPr>
          <w:rFonts w:ascii="FuturaBT-Book" w:hAnsi="FuturaBT-Book" w:cs="FuturaBT-Book"/>
        </w:rPr>
        <w:t xml:space="preserve"> </w:t>
      </w:r>
    </w:p>
    <w:p w:rsidR="007727E3" w:rsidRDefault="007727E3" w:rsidP="007727E3">
      <w:pPr>
        <w:pStyle w:val="NoSpacing"/>
        <w:sectPr w:rsidR="007727E3" w:rsidSect="0093341E">
          <w:pgSz w:w="11906" w:h="16838"/>
          <w:pgMar w:top="1440" w:right="1800" w:bottom="1440" w:left="1800" w:header="708" w:footer="708" w:gutter="0"/>
          <w:cols w:space="708"/>
          <w:docGrid w:linePitch="360"/>
        </w:sectPr>
      </w:pPr>
    </w:p>
    <w:p w:rsidR="007727E3" w:rsidRDefault="007727E3" w:rsidP="007727E3">
      <w:pPr>
        <w:pStyle w:val="NoSpacing"/>
      </w:pPr>
    </w:p>
    <w:p w:rsidR="007727E3" w:rsidRDefault="007727E3" w:rsidP="007727E3">
      <w:pPr>
        <w:pStyle w:val="NoSpacing"/>
      </w:pPr>
    </w:p>
    <w:p w:rsidR="007727E3" w:rsidRDefault="007727E3" w:rsidP="007727E3">
      <w:pPr>
        <w:pStyle w:val="NoSpacing"/>
      </w:pPr>
    </w:p>
    <w:p w:rsidR="007727E3" w:rsidRDefault="007727E3" w:rsidP="007727E3">
      <w:pPr>
        <w:pStyle w:val="NoSpacing"/>
      </w:pPr>
    </w:p>
    <w:p w:rsidR="007727E3" w:rsidRDefault="007727E3" w:rsidP="007727E3">
      <w:pPr>
        <w:pStyle w:val="NoSpacing"/>
      </w:pPr>
    </w:p>
    <w:p w:rsidR="007727E3" w:rsidRDefault="007727E3" w:rsidP="007727E3">
      <w:pPr>
        <w:pStyle w:val="NoSpacing"/>
      </w:pPr>
    </w:p>
    <w:p w:rsidR="00F6733D" w:rsidRPr="00E72BFC" w:rsidRDefault="00F6733D" w:rsidP="00F6733D">
      <w:pPr>
        <w:pStyle w:val="NoSpacing"/>
        <w:rPr>
          <w:b/>
        </w:rPr>
      </w:pPr>
      <w:r w:rsidRPr="00E72BFC">
        <w:rPr>
          <w:b/>
        </w:rPr>
        <w:t xml:space="preserve">Adherence to exercise </w:t>
      </w:r>
      <w:r>
        <w:rPr>
          <w:b/>
        </w:rPr>
        <w:t>and</w:t>
      </w:r>
      <w:r w:rsidRPr="00E72BFC">
        <w:rPr>
          <w:b/>
        </w:rPr>
        <w:t xml:space="preserve"> longer term follow up </w:t>
      </w:r>
      <w:r>
        <w:rPr>
          <w:b/>
        </w:rPr>
        <w:t xml:space="preserve">to minimise chronic fatigue </w:t>
      </w:r>
    </w:p>
    <w:p w:rsidR="007727E3" w:rsidRDefault="007727E3" w:rsidP="007727E3">
      <w:pPr>
        <w:pStyle w:val="NoSpacing"/>
      </w:pPr>
    </w:p>
    <w:p w:rsidR="00E51BCD" w:rsidRDefault="00F6733D" w:rsidP="00F6733D">
      <w:r>
        <w:t>One potential method to be explored is the United Kingdom National health service (NHS)  Physical activity care pathway “Let’s Get Moving”  (Figure 1)</w:t>
      </w:r>
      <w:r w:rsidR="007727E3">
        <w:t xml:space="preserve">The let’s get moving model enables health care professionals, as part of a standard consultation, identify people who would benefit from becoming more active, then using a shared decision making guiding style raise the importance of moving more, share the benefits, and for those interested then either signpost onto further support or those not revisit at a later date. This could be very brief advice, a 30 second intervention or brief advice about a 5 minute intervention. For those interested in more support, a suitable professional (e.g. nurse, allied health care or exercise professional) can then provide tailored support with ongoing follow up to enable long term behaviour change. This brief intervention includes techniques to build </w:t>
      </w:r>
      <w:r w:rsidR="00C57FFA">
        <w:t>self-efficacy</w:t>
      </w:r>
      <w:r w:rsidR="007727E3">
        <w:t xml:space="preserve"> including goal setting and signposting to local affordable specialist and </w:t>
      </w:r>
      <w:r w:rsidR="00C57FFA">
        <w:t>non-specialist</w:t>
      </w:r>
      <w:r w:rsidR="007727E3">
        <w:t xml:space="preserve"> physical activity opportunities that are tailored to the </w:t>
      </w:r>
      <w:r w:rsidR="00C57FFA">
        <w:t>individual’s</w:t>
      </w:r>
      <w:r w:rsidR="007727E3">
        <w:t xml:space="preserve"> needs. This could include walking groups (e.g. walking for health, paths for all – both </w:t>
      </w:r>
      <w:smartTag w:uri="urn:schemas-microsoft-com:office:smarttags" w:element="country-region">
        <w:smartTag w:uri="urn:schemas-microsoft-com:office:smarttags" w:element="place">
          <w:r w:rsidR="007727E3">
            <w:t>UK</w:t>
          </w:r>
        </w:smartTag>
      </w:smartTag>
      <w:r w:rsidR="007727E3">
        <w:t xml:space="preserve"> based although similar organisations will exist in other countries), exercise on referral, graded exercise therapy. The NICE guidance on behaviour change states that there should be regular follow up for 12 months</w:t>
      </w:r>
      <w:r w:rsidR="00C57FFA">
        <w:fldChar w:fldCharType="begin"/>
      </w:r>
      <w:r w:rsidR="00627E80">
        <w:instrText xml:space="preserve"> ADDIN EN.CITE &lt;EndNote&gt;&lt;Cite&gt;&lt;Author&gt;NICE&lt;/Author&gt;&lt;Year&gt;2014&lt;/Year&gt;&lt;RecNum&gt;3&lt;/RecNum&gt;&lt;DisplayText&gt;[30]&lt;/DisplayText&gt;&lt;record&gt;&lt;rec-number&gt;3&lt;/rec-number&gt;&lt;foreign-keys&gt;&lt;key app="EN" db-id="0tf5zx2zgwftx1etfao55sd2pxs55re0p2fv"&gt;3&lt;/key&gt;&lt;/foreign-keys&gt;&lt;ref-type name="Web Page"&gt;12&lt;/ref-type&gt;&lt;contributors&gt;&lt;authors&gt;&lt;author&gt;NICE&lt;/author&gt;&lt;/authors&gt;&lt;/contributors&gt;&lt;titles&gt;&lt;title&gt;National insitute for health and clinical exc excellence - Behavioural change indiviudal approaches https://www.nice.org.uk/guidance/ph49&lt;/title&gt;&lt;/titles&gt;&lt;dates&gt;&lt;year&gt;2014&lt;/year&gt;&lt;/dates&gt;&lt;urls&gt;&lt;/urls&gt;&lt;/record&gt;&lt;/Cite&gt;&lt;/EndNote&gt;</w:instrText>
      </w:r>
      <w:r w:rsidR="00C57FFA">
        <w:fldChar w:fldCharType="separate"/>
      </w:r>
      <w:r w:rsidR="00627E80">
        <w:rPr>
          <w:noProof/>
        </w:rPr>
        <w:t>[</w:t>
      </w:r>
      <w:hyperlink w:anchor="_ENREF_30" w:tooltip="NICE, 2014 #3" w:history="1">
        <w:r w:rsidR="00BD4ED1">
          <w:rPr>
            <w:noProof/>
          </w:rPr>
          <w:t>30</w:t>
        </w:r>
      </w:hyperlink>
      <w:r w:rsidR="00627E80">
        <w:rPr>
          <w:noProof/>
        </w:rPr>
        <w:t>]</w:t>
      </w:r>
      <w:r w:rsidR="00C57FFA">
        <w:fldChar w:fldCharType="end"/>
      </w:r>
      <w:r w:rsidR="00C57FFA">
        <w:t>. The relationship to fatigue is clear- there is consistent evidence that exercise reduces fatigue and that mediation of fatigue can occur with low intensity interventions. A method that can be incorporated into routine clinical practice has the potential to have a significant impact</w:t>
      </w:r>
      <w:r w:rsidR="00E0347D">
        <w:t>.</w:t>
      </w:r>
      <w:r w:rsidR="00C57FFA">
        <w:t xml:space="preserve"> </w:t>
      </w:r>
    </w:p>
    <w:p w:rsidR="00E51BCD" w:rsidRDefault="00E51BCD" w:rsidP="00E51BCD">
      <w:pPr>
        <w:pStyle w:val="NoSpacing"/>
      </w:pPr>
    </w:p>
    <w:p w:rsidR="00E51BCD" w:rsidRDefault="00E51BCD" w:rsidP="00E51BCD">
      <w:pPr>
        <w:pStyle w:val="NoSpacing"/>
      </w:pPr>
      <w:r>
        <w:t xml:space="preserve">Pedometers could be provided to assist with self-monitoring of activity levels. </w:t>
      </w:r>
      <w:proofErr w:type="spellStart"/>
      <w:r>
        <w:t>Self report</w:t>
      </w:r>
      <w:proofErr w:type="spellEnd"/>
      <w:r>
        <w:t xml:space="preserve"> logs of daily activity/walking, pedometer steps, and ratings of perceived exertion can be completed and related to fatigue levels over a period of months with regular contact to promote behavioural change </w:t>
      </w:r>
      <w:r w:rsidR="009A0BE6">
        <w:t>and</w:t>
      </w:r>
      <w:r>
        <w:t xml:space="preserve"> </w:t>
      </w:r>
      <w:proofErr w:type="spellStart"/>
      <w:r>
        <w:t>ongoing</w:t>
      </w:r>
      <w:proofErr w:type="spellEnd"/>
      <w:r>
        <w:t xml:space="preserve"> feedback. This model has been suggested by </w:t>
      </w:r>
      <w:r w:rsidR="00627E80">
        <w:t xml:space="preserve">others in designing future trials and on the current evidence ought to be more widely adopted. </w:t>
      </w:r>
      <w:r w:rsidR="00627E80">
        <w:fldChar w:fldCharType="begin"/>
      </w:r>
      <w:r w:rsidR="00627E80">
        <w:instrText xml:space="preserve"> ADDIN EN.CITE &lt;EndNote&gt;&lt;Cite&gt;&lt;Author&gt;Chinapaw&lt;/Author&gt;&lt;Year&gt;2012&lt;/Year&gt;&lt;RecNum&gt;1124&lt;/RecNum&gt;&lt;DisplayText&gt;[31]&lt;/DisplayText&gt;&lt;record&gt;&lt;rec-number&gt;1124&lt;/rec-number&gt;&lt;foreign-keys&gt;&lt;key app="EN" db-id="02rrdftpo50wegeaaw0vfpvjztetfrd5wrfx"&gt;1124&lt;/key&gt;&lt;/foreign-keys&gt;&lt;ref-type name="Journal Article"&gt;17&lt;/ref-type&gt;&lt;contributors&gt;&lt;authors&gt;&lt;author&gt;Chinapaw, MaiJ M.&lt;/author&gt;&lt;author&gt;Buffart, LaurienM&lt;/author&gt;&lt;author&gt;van Mechelen, Willem&lt;/author&gt;&lt;author&gt;Schep, Goof&lt;/author&gt;&lt;author&gt;Aaronson, NeilK&lt;/author&gt;&lt;author&gt;van Harten, WimH&lt;/author&gt;&lt;author&gt;Stuiver, MartijnM&lt;/author&gt;&lt;author&gt;Kersten, MarieJosé&lt;/author&gt;&lt;author&gt;Nollet, Frans&lt;/author&gt;&lt;author&gt;Kaspers, GertjanJ L.&lt;/author&gt;&lt;author&gt;van Dulmen-den Broeder, Eline&lt;/author&gt;&lt;author&gt;Huisman, Jaap&lt;/author&gt;&lt;author&gt;Takken, Tim&lt;/author&gt;&lt;author&gt;van Tulder, Maurits&lt;/author&gt;&lt;author&gt;Brug, Johannes&lt;/author&gt;&lt;/authors&gt;&lt;/contributors&gt;&lt;titles&gt;&lt;title&gt;Alpe d’HuZes Cancer Rehabilitation (A-CaRe) Research: Four Randomized Controlled Exercise Trials and Economic Evaluations in Cancer Patients and Survivors&lt;/title&gt;&lt;secondary-title&gt;International Journal of Behavioral Medicine&lt;/secondary-title&gt;&lt;alt-title&gt;Int.J. Behav. Med.&lt;/alt-title&gt;&lt;/titles&gt;&lt;periodical&gt;&lt;full-title&gt;International Journal of Behavioral Medicine&lt;/full-title&gt;&lt;abbr-1&gt;Int.J. Behav. Med.&lt;/abbr-1&gt;&lt;/periodical&gt;&lt;alt-periodical&gt;&lt;full-title&gt;International Journal of Behavioral Medicine&lt;/full-title&gt;&lt;abbr-1&gt;Int.J. Behav. Med.&lt;/abbr-1&gt;&lt;/alt-periodical&gt;&lt;pages&gt;143-156&lt;/pages&gt;&lt;volume&gt;19&lt;/volume&gt;&lt;number&gt;2&lt;/number&gt;&lt;keywords&gt;&lt;keyword&gt;Exercise&lt;/keyword&gt;&lt;keyword&gt;Cancer&lt;/keyword&gt;&lt;keyword&gt;Rehabilitation&lt;/keyword&gt;&lt;keyword&gt;Physical fitness&lt;/keyword&gt;&lt;keyword&gt;Muscle strength&lt;/keyword&gt;&lt;keyword&gt;Fatigue&lt;/keyword&gt;&lt;/keywords&gt;&lt;dates&gt;&lt;year&gt;2012&lt;/year&gt;&lt;pub-dates&gt;&lt;date&gt;2012/06/01&lt;/date&gt;&lt;/pub-dates&gt;&lt;/dates&gt;&lt;publisher&gt;Springer US&lt;/publisher&gt;&lt;isbn&gt;1070-5503&lt;/isbn&gt;&lt;urls&gt;&lt;related-urls&gt;&lt;url&gt;http://dx.doi.org/10.1007/s12529-011-9158-5&lt;/url&gt;&lt;/related-urls&gt;&lt;/urls&gt;&lt;electronic-resource-num&gt;10.1007/s12529-011-9158-5&lt;/electronic-resource-num&gt;&lt;language&gt;English&lt;/language&gt;&lt;/record&gt;&lt;/Cite&gt;&lt;/EndNote&gt;</w:instrText>
      </w:r>
      <w:r w:rsidR="00627E80">
        <w:fldChar w:fldCharType="separate"/>
      </w:r>
      <w:r w:rsidR="00627E80">
        <w:rPr>
          <w:noProof/>
        </w:rPr>
        <w:t>[</w:t>
      </w:r>
      <w:hyperlink w:anchor="_ENREF_31" w:tooltip="Chinapaw, 2012 #1124" w:history="1">
        <w:r w:rsidR="00BD4ED1">
          <w:rPr>
            <w:noProof/>
          </w:rPr>
          <w:t>31</w:t>
        </w:r>
      </w:hyperlink>
      <w:r w:rsidR="00627E80">
        <w:rPr>
          <w:noProof/>
        </w:rPr>
        <w:t>]</w:t>
      </w:r>
      <w:r w:rsidR="00627E80">
        <w:fldChar w:fldCharType="end"/>
      </w:r>
    </w:p>
    <w:p w:rsidR="00E51BCD" w:rsidRDefault="00E51BCD" w:rsidP="00E51BCD">
      <w:pPr>
        <w:pStyle w:val="NoSpacing"/>
      </w:pPr>
    </w:p>
    <w:p w:rsidR="00E51BCD" w:rsidRDefault="00E51BCD" w:rsidP="007727E3">
      <w:pPr>
        <w:pStyle w:val="NoSpacing"/>
      </w:pPr>
    </w:p>
    <w:p w:rsidR="007727E3" w:rsidRDefault="007727E3" w:rsidP="007727E3">
      <w:pPr>
        <w:pStyle w:val="NoSpacing"/>
      </w:pPr>
    </w:p>
    <w:p w:rsidR="007727E3" w:rsidRDefault="007727E3" w:rsidP="007727E3">
      <w:pPr>
        <w:pStyle w:val="NoSpacing"/>
      </w:pPr>
      <w:r>
        <w:t xml:space="preserve">This model of care is being tested as part of an integrated solution to cancer care in a number of clinical settings across the </w:t>
      </w:r>
      <w:smartTag w:uri="urn:schemas-microsoft-com:office:smarttags" w:element="country-region">
        <w:smartTag w:uri="urn:schemas-microsoft-com:office:smarttags" w:element="place">
          <w:r>
            <w:t>UK</w:t>
          </w:r>
        </w:smartTag>
      </w:smartTag>
      <w:r>
        <w:t xml:space="preserve"> at present. These are being evaluated using adapted version, specifically tailored to cancer, from the Public Health England standard evaluation framework for physical activity</w:t>
      </w:r>
      <w:r w:rsidR="00C57FFA">
        <w:fldChar w:fldCharType="begin"/>
      </w:r>
      <w:r w:rsidR="00627E80">
        <w:instrText xml:space="preserve"> ADDIN EN.CITE &lt;EndNote&gt;&lt;Cite&gt;&lt;Author&gt;NICE&lt;/Author&gt;&lt;Year&gt;2014&lt;/Year&gt;&lt;RecNum&gt;3&lt;/RecNum&gt;&lt;DisplayText&gt;[30]&lt;/DisplayText&gt;&lt;record&gt;&lt;rec-number&gt;3&lt;/rec-number&gt;&lt;foreign-keys&gt;&lt;key app="EN" db-id="0tf5zx2zgwftx1etfao55sd2pxs55re0p2fv"&gt;3&lt;/key&gt;&lt;/foreign-keys&gt;&lt;ref-type name="Web Page"&gt;12&lt;/ref-type&gt;&lt;contributors&gt;&lt;authors&gt;&lt;author&gt;NICE&lt;/author&gt;&lt;/authors&gt;&lt;/contributors&gt;&lt;titles&gt;&lt;title&gt;National insitute for health and clinical exc excellence - Behavioural change indiviudal approaches https://www.nice.org.uk/guidance/ph49&lt;/title&gt;&lt;/titles&gt;&lt;dates&gt;&lt;year&gt;2014&lt;/year&gt;&lt;/dates&gt;&lt;urls&gt;&lt;/urls&gt;&lt;/record&gt;&lt;/Cite&gt;&lt;/EndNote&gt;</w:instrText>
      </w:r>
      <w:r w:rsidR="00C57FFA">
        <w:fldChar w:fldCharType="separate"/>
      </w:r>
      <w:r w:rsidR="00627E80">
        <w:rPr>
          <w:noProof/>
        </w:rPr>
        <w:t>[</w:t>
      </w:r>
      <w:hyperlink w:anchor="_ENREF_30" w:tooltip="NICE, 2014 #3" w:history="1">
        <w:r w:rsidR="00BD4ED1">
          <w:rPr>
            <w:noProof/>
          </w:rPr>
          <w:t>30</w:t>
        </w:r>
      </w:hyperlink>
      <w:r w:rsidR="00627E80">
        <w:rPr>
          <w:noProof/>
        </w:rPr>
        <w:t>]</w:t>
      </w:r>
      <w:r w:rsidR="00C57FFA">
        <w:fldChar w:fldCharType="end"/>
      </w:r>
      <w:r>
        <w:t xml:space="preserve"> This model is not unique to the </w:t>
      </w:r>
      <w:smartTag w:uri="urn:schemas-microsoft-com:office:smarttags" w:element="country-region">
        <w:smartTag w:uri="urn:schemas-microsoft-com:office:smarttags" w:element="place">
          <w:r>
            <w:t>UK</w:t>
          </w:r>
        </w:smartTag>
      </w:smartTag>
      <w:r>
        <w:t xml:space="preserve"> and is used for illustrative purposes – similar schemes will be in place across all developed countries. </w:t>
      </w:r>
    </w:p>
    <w:p w:rsidR="00E51BCD" w:rsidRDefault="00E51BCD" w:rsidP="007727E3">
      <w:pPr>
        <w:pStyle w:val="NoSpacing"/>
      </w:pPr>
    </w:p>
    <w:p w:rsidR="00E51BCD" w:rsidRPr="004D69E8" w:rsidRDefault="00E51BCD" w:rsidP="00D12384">
      <w:pPr>
        <w:pStyle w:val="NoSpacing"/>
      </w:pPr>
    </w:p>
    <w:p w:rsidR="007727E3" w:rsidRDefault="007727E3" w:rsidP="007727E3">
      <w:pPr>
        <w:pStyle w:val="NoSpacing"/>
      </w:pPr>
    </w:p>
    <w:p w:rsidR="007727E3" w:rsidRPr="00E72BFC" w:rsidRDefault="007727E3" w:rsidP="007727E3">
      <w:pPr>
        <w:pStyle w:val="NoSpacing"/>
        <w:rPr>
          <w:b/>
        </w:rPr>
      </w:pPr>
      <w:r w:rsidRPr="00E72BFC">
        <w:rPr>
          <w:b/>
        </w:rPr>
        <w:t>Outcome measures</w:t>
      </w:r>
      <w:r w:rsidR="00C57FFA">
        <w:rPr>
          <w:b/>
        </w:rPr>
        <w:t xml:space="preserve"> in addition to fatigue </w:t>
      </w:r>
    </w:p>
    <w:p w:rsidR="007727E3" w:rsidRDefault="007727E3" w:rsidP="007727E3">
      <w:pPr>
        <w:pStyle w:val="NoSpacing"/>
      </w:pPr>
    </w:p>
    <w:p w:rsidR="00E0347D" w:rsidRDefault="007727E3" w:rsidP="00BD4ED1">
      <w:pPr>
        <w:rPr>
          <w:rFonts w:ascii="FuturaBT-Book" w:hAnsi="FuturaBT-Book" w:cs="FuturaBT-Book"/>
          <w:color w:val="00AE00"/>
          <w:sz w:val="22"/>
        </w:rPr>
      </w:pPr>
      <w:r>
        <w:t xml:space="preserve">It’s important to have an agreed outcome measure for these types of interventions –not be simply limited to fatigue but a broader quality of life measure </w:t>
      </w:r>
      <w:r w:rsidR="009A0BE6">
        <w:t>and</w:t>
      </w:r>
      <w:r>
        <w:t xml:space="preserve"> occupational and economic impact</w:t>
      </w:r>
      <w:r w:rsidR="00BD4ED1">
        <w:t xml:space="preserve"> </w:t>
      </w:r>
      <w:r w:rsidR="00C57FFA">
        <w:fldChar w:fldCharType="begin"/>
      </w:r>
      <w:r w:rsidR="00627E80">
        <w:instrText xml:space="preserve"> ADDIN EN.CITE &lt;EndNote&gt;&lt;Cite&gt;&lt;Author&gt;Munir&lt;/Author&gt;&lt;Year&gt;2009&lt;/Year&gt;&lt;RecNum&gt;958&lt;/RecNum&gt;&lt;DisplayText&gt;[40]&lt;/DisplayText&gt;&lt;record&gt;&lt;rec-number&gt;958&lt;/rec-number&gt;&lt;foreign-keys&gt;&lt;key app="EN" db-id="02rrdftpo50wegeaaw0vfpvjztetfrd5wrfx"&gt;958&lt;/key&gt;&lt;/foreign-keys&gt;&lt;ref-type name="Journal Article"&gt;17&lt;/ref-type&gt;&lt;contributors&gt;&lt;authors&gt;&lt;author&gt;Munir, F.&lt;/author&gt;&lt;author&gt;Yarker, J.&lt;/author&gt;&lt;author&gt;McDermott, Hilary&lt;/author&gt;&lt;/authors&gt;&lt;/contributors&gt;&lt;titles&gt;&lt;title&gt;Employment and the common cancers: correlates of work ability during or following cancer treatment&lt;/title&gt;&lt;secondary-title&gt;Occupational Medicine (Oxford)&lt;/secondary-title&gt;&lt;/titles&gt;&lt;periodical&gt;&lt;full-title&gt;Occupational Medicine (Oxford)&lt;/full-title&gt;&lt;/periodical&gt;&lt;pages&gt;381-9&lt;/pages&gt;&lt;volume&gt;59&lt;/volume&gt;&lt;number&gt;6&lt;/number&gt;&lt;dates&gt;&lt;year&gt;2009&lt;/year&gt;&lt;/dates&gt;&lt;accession-num&gt;19692524&lt;/accession-num&gt;&lt;work-type&gt;Review&lt;/work-type&gt;&lt;urls&gt;&lt;related-urls&gt;&lt;url&gt;http://ovidsp.ovid.com/ovidweb.cgi?T=JS&amp;amp;CSC=Y&amp;amp;NEWS=N&amp;amp;PAGE=fulltext&amp;amp;D=medl&amp;amp;AN=19692524&lt;/url&gt;&lt;/related-urls&gt;&lt;/urls&gt;&lt;/record&gt;&lt;/Cite&gt;&lt;/EndNote&gt;</w:instrText>
      </w:r>
      <w:r w:rsidR="00C57FFA">
        <w:fldChar w:fldCharType="separate"/>
      </w:r>
      <w:r w:rsidR="00627E80">
        <w:rPr>
          <w:noProof/>
        </w:rPr>
        <w:t>[</w:t>
      </w:r>
      <w:hyperlink w:anchor="_ENREF_40" w:tooltip="Munir, 2009 #958" w:history="1">
        <w:r w:rsidR="00BD4ED1">
          <w:rPr>
            <w:noProof/>
          </w:rPr>
          <w:t>40</w:t>
        </w:r>
      </w:hyperlink>
      <w:r w:rsidR="00627E80">
        <w:rPr>
          <w:noProof/>
        </w:rPr>
        <w:t>]</w:t>
      </w:r>
      <w:r w:rsidR="00C57FFA">
        <w:fldChar w:fldCharType="end"/>
      </w:r>
      <w:r w:rsidR="00E0347D">
        <w:t>.</w:t>
      </w:r>
      <w:r>
        <w:t xml:space="preserve"> It ought to be possible to link this to an objective measure of activity through the growing number of activity monitors although this may still be limited to a research setting. The data will have a role for individual goal setting and feedback which in turn may propagate behavioural </w:t>
      </w:r>
      <w:r w:rsidR="00E51BCD">
        <w:t>change and minimise fatigue.</w:t>
      </w:r>
    </w:p>
    <w:p w:rsidR="007727E3" w:rsidRDefault="007727E3" w:rsidP="007727E3">
      <w:pPr>
        <w:autoSpaceDE w:val="0"/>
        <w:autoSpaceDN w:val="0"/>
        <w:adjustRightInd w:val="0"/>
        <w:spacing w:after="0" w:line="240" w:lineRule="auto"/>
      </w:pPr>
      <w:r>
        <w:t>The use of m</w:t>
      </w:r>
      <w:r w:rsidRPr="008F42EE">
        <w:t>otivational interviewing</w:t>
      </w:r>
      <w:r>
        <w:t xml:space="preserve"> b</w:t>
      </w:r>
      <w:r w:rsidRPr="008F42EE">
        <w:t>ehavioural counselling</w:t>
      </w:r>
      <w:r>
        <w:t xml:space="preserve"> </w:t>
      </w:r>
      <w:r w:rsidR="009A0BE6">
        <w:t>and</w:t>
      </w:r>
      <w:r>
        <w:t xml:space="preserve"> t</w:t>
      </w:r>
      <w:r w:rsidRPr="008F42EE">
        <w:t>ailored interventions based on</w:t>
      </w:r>
      <w:r>
        <w:t xml:space="preserve"> </w:t>
      </w:r>
      <w:r w:rsidRPr="008F42EE">
        <w:t>stages of change/trans theoretical</w:t>
      </w:r>
      <w:r>
        <w:t xml:space="preserve"> </w:t>
      </w:r>
      <w:r w:rsidRPr="008F42EE">
        <w:t>model</w:t>
      </w:r>
      <w:r>
        <w:t xml:space="preserve"> seemed to offer most benefit for longer term change. </w:t>
      </w:r>
    </w:p>
    <w:p w:rsidR="007727E3" w:rsidRPr="008F42EE" w:rsidRDefault="007727E3" w:rsidP="007727E3">
      <w:pPr>
        <w:autoSpaceDE w:val="0"/>
        <w:autoSpaceDN w:val="0"/>
        <w:adjustRightInd w:val="0"/>
        <w:spacing w:after="0" w:line="240" w:lineRule="auto"/>
      </w:pPr>
      <w:r w:rsidRPr="008F42EE">
        <w:t>Most of the effective interventions were</w:t>
      </w:r>
      <w:r>
        <w:t xml:space="preserve"> </w:t>
      </w:r>
      <w:r w:rsidRPr="008F42EE">
        <w:t>based on behavioural theory,</w:t>
      </w:r>
      <w:r>
        <w:t xml:space="preserve"> </w:t>
      </w:r>
      <w:r w:rsidRPr="008F42EE">
        <w:t>such</w:t>
      </w:r>
      <w:r>
        <w:t xml:space="preserve"> </w:t>
      </w:r>
      <w:r w:rsidRPr="008F42EE">
        <w:t>as social-cognitive theory or the</w:t>
      </w:r>
      <w:r>
        <w:t xml:space="preserve"> </w:t>
      </w:r>
      <w:r w:rsidRPr="008F42EE">
        <w:t>trans</w:t>
      </w:r>
      <w:r>
        <w:t>-</w:t>
      </w:r>
      <w:r w:rsidRPr="008F42EE">
        <w:t>theoretical model, and offered</w:t>
      </w:r>
      <w:r>
        <w:t xml:space="preserve"> </w:t>
      </w:r>
      <w:r w:rsidRPr="008F42EE">
        <w:t>physical activity that was closely tailored</w:t>
      </w:r>
      <w:r>
        <w:t xml:space="preserve"> </w:t>
      </w:r>
      <w:r w:rsidRPr="008F42EE">
        <w:t>to the patient’s needs and capabilities.</w:t>
      </w:r>
      <w:r w:rsidR="00E51BCD">
        <w:t xml:space="preserve"> This approach has been successfully used in chronic fatigue syndrome</w:t>
      </w:r>
      <w:r w:rsidR="00E51BCD">
        <w:fldChar w:fldCharType="begin"/>
      </w:r>
      <w:r w:rsidR="00627E80">
        <w:instrText xml:space="preserve"> ADDIN EN.CITE &lt;EndNote&gt;&lt;Cite&gt;&lt;Author&gt;White&lt;/Author&gt;&lt;Year&gt;2011&lt;/Year&gt;&lt;RecNum&gt;1126&lt;/RecNum&gt;&lt;DisplayText&gt;[34]&lt;/DisplayText&gt;&lt;record&gt;&lt;rec-number&gt;1126&lt;/rec-number&gt;&lt;foreign-keys&gt;&lt;key app="EN" db-id="02rrdftpo50wegeaaw0vfpvjztetfrd5wrfx"&gt;1126&lt;/key&gt;&lt;/foreign-keys&gt;&lt;ref-type name="Journal Article"&gt;17&lt;/ref-type&gt;&lt;contributors&gt;&lt;authors&gt;&lt;author&gt;White, P. D.&lt;/author&gt;&lt;author&gt;Goldsmith, K. A.&lt;/author&gt;&lt;author&gt;Johnson, A. L.&lt;/author&gt;&lt;author&gt;Potts, L.&lt;/author&gt;&lt;author&gt;Walwyn, R.&lt;/author&gt;&lt;author&gt;DeCesare, J. C.&lt;/author&gt;&lt;author&gt;Baber, H. L.&lt;/author&gt;&lt;author&gt;Burgess, M.&lt;/author&gt;&lt;author&gt;Clark, L. V.&lt;/author&gt;&lt;author&gt;Cox, D. L.&lt;/author&gt;&lt;author&gt;Bavinton, J.&lt;/author&gt;&lt;author&gt;Angus, B. J.&lt;/author&gt;&lt;author&gt;Murphy, G.&lt;/author&gt;&lt;author&gt;Murphy, M.&lt;/author&gt;&lt;author&gt;O&amp;apos;Dowd, H.&lt;/author&gt;&lt;author&gt;Wilks, D.&lt;/author&gt;&lt;author&gt;McCrone, P.&lt;/author&gt;&lt;author&gt;Chalder, T.&lt;/author&gt;&lt;author&gt;Sharpe, M.&lt;/author&gt;&lt;/authors&gt;&lt;/contributors&gt;&lt;titles&gt;&lt;title&gt;Comparison of adaptive pacing therapy, cognitive behaviour therapy, graded exercise therapy, and specialist medical care for chronic fatigue syndrome (PACE): a randomised trial&lt;/title&gt;&lt;secondary-title&gt;The Lancet&lt;/secondary-title&gt;&lt;/titles&gt;&lt;periodical&gt;&lt;full-title&gt;The Lancet&lt;/full-title&gt;&lt;/periodical&gt;&lt;pages&gt;823-836&lt;/pages&gt;&lt;volume&gt;377&lt;/volume&gt;&lt;number&gt;9768&lt;/number&gt;&lt;dates&gt;&lt;year&gt;2011&lt;/year&gt;&lt;/dates&gt;&lt;isbn&gt;0140-6736&lt;/isbn&gt;&lt;urls&gt;&lt;related-urls&gt;&lt;url&gt;http://linkinghub.elsevier.com/retrieve/pii/S0140673611600962&lt;/url&gt;&lt;/related-urls&gt;&lt;/urls&gt;&lt;/record&gt;&lt;/Cite&gt;&lt;/EndNote&gt;</w:instrText>
      </w:r>
      <w:r w:rsidR="00E51BCD">
        <w:fldChar w:fldCharType="separate"/>
      </w:r>
      <w:r w:rsidR="00627E80">
        <w:rPr>
          <w:noProof/>
        </w:rPr>
        <w:t>[</w:t>
      </w:r>
      <w:hyperlink w:anchor="_ENREF_34" w:tooltip="White, 2011 #1126" w:history="1">
        <w:r w:rsidR="00BD4ED1">
          <w:rPr>
            <w:noProof/>
          </w:rPr>
          <w:t>34</w:t>
        </w:r>
      </w:hyperlink>
      <w:r w:rsidR="00627E80">
        <w:rPr>
          <w:noProof/>
        </w:rPr>
        <w:t>]</w:t>
      </w:r>
      <w:r w:rsidR="00E51BCD">
        <w:fldChar w:fldCharType="end"/>
      </w:r>
      <w:r w:rsidR="00E51BCD">
        <w:t xml:space="preserve"> and elements could readily be applied to cancer patients – potentially at all stages of treatment and after completion.</w:t>
      </w:r>
    </w:p>
    <w:p w:rsidR="007727E3" w:rsidRDefault="007727E3" w:rsidP="007727E3">
      <w:pPr>
        <w:autoSpaceDE w:val="0"/>
        <w:autoSpaceDN w:val="0"/>
        <w:adjustRightInd w:val="0"/>
        <w:spacing w:after="0" w:line="240" w:lineRule="auto"/>
        <w:rPr>
          <w:rFonts w:ascii="FuturaBT-Heavy" w:hAnsi="FuturaBT-Heavy" w:cs="FuturaBT-Heavy"/>
          <w:color w:val="00AE00"/>
          <w:sz w:val="22"/>
        </w:rPr>
      </w:pPr>
    </w:p>
    <w:p w:rsidR="007727E3" w:rsidRDefault="007727E3" w:rsidP="007727E3">
      <w:pPr>
        <w:pStyle w:val="NoSpacing"/>
        <w:jc w:val="both"/>
      </w:pPr>
    </w:p>
    <w:p w:rsidR="007727E3" w:rsidRPr="00E72BFC" w:rsidRDefault="007727E3" w:rsidP="007727E3">
      <w:pPr>
        <w:pStyle w:val="NoSpacing"/>
        <w:jc w:val="both"/>
        <w:rPr>
          <w:b/>
        </w:rPr>
      </w:pPr>
      <w:r w:rsidRPr="00E72BFC">
        <w:rPr>
          <w:b/>
        </w:rPr>
        <w:t>Future research</w:t>
      </w:r>
      <w:r w:rsidR="00D12384">
        <w:rPr>
          <w:b/>
        </w:rPr>
        <w:t xml:space="preserve"> </w:t>
      </w:r>
    </w:p>
    <w:p w:rsidR="007727E3" w:rsidRDefault="007727E3" w:rsidP="007727E3">
      <w:pPr>
        <w:pStyle w:val="NoSpacing"/>
        <w:jc w:val="both"/>
      </w:pPr>
    </w:p>
    <w:p w:rsidR="007727E3" w:rsidRDefault="007727E3" w:rsidP="007727E3">
      <w:pPr>
        <w:pStyle w:val="NoSpacing"/>
        <w:jc w:val="both"/>
      </w:pPr>
      <w:r>
        <w:t xml:space="preserve">The use of self-reported objective exercise ought to be increasingly straightforward with the increased use of technology and using of exercise monitoring on a phone application. Harnessing this data even in the absence of any intervention would provide an objective study of activity during treatment that could </w:t>
      </w:r>
      <w:r>
        <w:lastRenderedPageBreak/>
        <w:t>be correlated with intermittent</w:t>
      </w:r>
      <w:r w:rsidR="00E0347D">
        <w:t xml:space="preserve"> patient reported </w:t>
      </w:r>
      <w:r w:rsidR="009A0BE6">
        <w:t>and</w:t>
      </w:r>
      <w:r w:rsidR="00E0347D">
        <w:t xml:space="preserve"> recorded</w:t>
      </w:r>
      <w:r>
        <w:t xml:space="preserve"> measures of fatigue. </w:t>
      </w:r>
      <w:r w:rsidR="00627E80">
        <w:t xml:space="preserve">This will be especially important for patients undergoing complex or prolonged treatment regimens </w:t>
      </w:r>
      <w:r w:rsidR="00D12384">
        <w:t>(most</w:t>
      </w:r>
      <w:r w:rsidR="00627E80">
        <w:t xml:space="preserve"> notably haematological </w:t>
      </w:r>
      <w:r w:rsidR="00D12384">
        <w:t>cancers)</w:t>
      </w:r>
      <w:r w:rsidR="00627E80">
        <w:t xml:space="preserve">. We are still not readily monitoring fatigue or its relationship with activity during treatment. The link to translational </w:t>
      </w:r>
      <w:r w:rsidR="007D09F3">
        <w:t xml:space="preserve">research is still missing. We need to be </w:t>
      </w:r>
      <w:r w:rsidR="00D12384">
        <w:t xml:space="preserve">routinely collecting samples in order to monitor the exercise “dose response” and to identify mediators and moderators of fatigue. These measures should also be included in clinical trials as a far as possible within a core set of patient reported outcome domains. </w:t>
      </w:r>
    </w:p>
    <w:p w:rsidR="007727E3" w:rsidRDefault="007727E3" w:rsidP="007727E3">
      <w:pPr>
        <w:pStyle w:val="NoSpacing"/>
        <w:jc w:val="both"/>
      </w:pPr>
    </w:p>
    <w:p w:rsidR="007727E3" w:rsidRDefault="007727E3" w:rsidP="007727E3">
      <w:pPr>
        <w:pStyle w:val="NoSpacing"/>
        <w:jc w:val="both"/>
      </w:pPr>
      <w:r>
        <w:t>There is a clear need for further research into a scalable intervention, such as the NHS physical activity care pathway “let’s get moving” that can be integrated into cancer care, at all stages of the cancer care pathway across secondary and primary care.</w:t>
      </w:r>
      <w:r w:rsidR="00D12384">
        <w:t xml:space="preserve"> We also need to specifically monitor the effects of this on fatigue levels both acutely and as a later effect</w:t>
      </w:r>
      <w:r w:rsidR="003A14F9">
        <w:t>.</w:t>
      </w:r>
      <w:r>
        <w:t xml:space="preserve"> There is however still a need to evidence both its effectiveness in enabling people to change their behaviour, the cost effectiveness of intervention, and the feasibly for </w:t>
      </w:r>
      <w:r w:rsidR="00D12384">
        <w:t xml:space="preserve">maintained fatigue reduction. </w:t>
      </w:r>
    </w:p>
    <w:p w:rsidR="007727E3" w:rsidRDefault="007727E3" w:rsidP="007727E3">
      <w:pPr>
        <w:pStyle w:val="NoSpacing"/>
        <w:jc w:val="both"/>
      </w:pPr>
    </w:p>
    <w:p w:rsidR="007727E3" w:rsidRPr="00E72BFC" w:rsidRDefault="007727E3" w:rsidP="007727E3">
      <w:pPr>
        <w:pStyle w:val="NoSpacing"/>
        <w:jc w:val="both"/>
        <w:rPr>
          <w:b/>
        </w:rPr>
      </w:pPr>
      <w:r w:rsidRPr="00E72BFC">
        <w:rPr>
          <w:b/>
        </w:rPr>
        <w:t>Conclusions</w:t>
      </w:r>
    </w:p>
    <w:p w:rsidR="007727E3" w:rsidRDefault="007727E3" w:rsidP="007727E3">
      <w:pPr>
        <w:pStyle w:val="NoSpacing"/>
        <w:jc w:val="both"/>
      </w:pPr>
    </w:p>
    <w:p w:rsidR="007727E3" w:rsidRDefault="007727E3" w:rsidP="007727E3">
      <w:pPr>
        <w:pStyle w:val="NoSpacing"/>
        <w:jc w:val="both"/>
      </w:pPr>
      <w:r>
        <w:t>We have discussed in our review potential tools and resources to support practitioners deliver exercise interventions in a high quality and systematic way, made as simply as possible</w:t>
      </w:r>
      <w:r w:rsidR="00D12384">
        <w:t xml:space="preserve"> in order to have the maximal impact on fatigue reduction acutely on treatment.</w:t>
      </w:r>
    </w:p>
    <w:p w:rsidR="007727E3" w:rsidRPr="0062166A" w:rsidRDefault="00D12384" w:rsidP="007727E3">
      <w:pPr>
        <w:pStyle w:val="NoSpacing"/>
        <w:jc w:val="both"/>
        <w:rPr>
          <w:szCs w:val="18"/>
        </w:rPr>
      </w:pPr>
      <w:r>
        <w:t xml:space="preserve">The potential increasing costs of chronic fatigue in an increasing number of patients mean it is now </w:t>
      </w:r>
      <w:r w:rsidR="008F3975">
        <w:t xml:space="preserve">essential to </w:t>
      </w:r>
      <w:r w:rsidRPr="00D12384">
        <w:t xml:space="preserve">integrate the evidence of physical activity, and effective interventions into clinical practice in a systematic way. </w:t>
      </w:r>
      <w:r w:rsidR="007727E3">
        <w:t>This is illustrated through the updated NICE clinical guidance for Prostate cancer</w:t>
      </w:r>
      <w:r>
        <w:fldChar w:fldCharType="begin"/>
      </w:r>
      <w:r>
        <w:instrText xml:space="preserve"> ADDIN EN.CITE &lt;EndNote&gt;&lt;Cite&gt;&lt;Author&gt;NICE&lt;/Author&gt;&lt;Year&gt;2014 &lt;/Year&gt;&lt;RecNum&gt;1127&lt;/RecNum&gt;&lt;DisplayText&gt;[41]&lt;/DisplayText&gt;&lt;record&gt;&lt;rec-number&gt;1127&lt;/rec-number&gt;&lt;foreign-keys&gt;&lt;key app="EN" db-id="02rrdftpo50wegeaaw0vfpvjztetfrd5wrfx"&gt;1127&lt;/key&gt;&lt;/foreign-keys&gt;&lt;ref-type name="Web Page"&gt;12&lt;/ref-type&gt;&lt;contributors&gt;&lt;authors&gt;&lt;author&gt;NICE&lt;/author&gt;&lt;/authors&gt;&lt;/contributors&gt;&lt;titles&gt;&lt;title&gt;  Prostate cancer: diagnosis and treatment http://www.nice.org.uk/guidance/cg175&lt;/title&gt;&lt;/titles&gt;&lt;dates&gt;&lt;year&gt;2014 &lt;/year&gt;&lt;/dates&gt;&lt;urls&gt;&lt;/urls&gt;&lt;/record&gt;&lt;/Cite&gt;&lt;/EndNote&gt;</w:instrText>
      </w:r>
      <w:r>
        <w:fldChar w:fldCharType="separate"/>
      </w:r>
      <w:r>
        <w:rPr>
          <w:noProof/>
        </w:rPr>
        <w:t>[</w:t>
      </w:r>
      <w:hyperlink w:anchor="_ENREF_41" w:tooltip="NICE, 2014  #1127" w:history="1">
        <w:r w:rsidR="00BD4ED1">
          <w:rPr>
            <w:noProof/>
          </w:rPr>
          <w:t>41</w:t>
        </w:r>
      </w:hyperlink>
      <w:r>
        <w:rPr>
          <w:noProof/>
        </w:rPr>
        <w:t>]</w:t>
      </w:r>
      <w:r>
        <w:fldChar w:fldCharType="end"/>
      </w:r>
      <w:r w:rsidR="007727E3">
        <w:t xml:space="preserve"> that includes a recommendation to: </w:t>
      </w:r>
      <w:r>
        <w:rPr>
          <w:szCs w:val="18"/>
        </w:rPr>
        <w:t>“</w:t>
      </w:r>
      <w:r w:rsidR="007727E3" w:rsidRPr="005A59C5">
        <w:rPr>
          <w:szCs w:val="18"/>
        </w:rPr>
        <w:t>Offer men who are starting or having androgen deprivation therapy supervised resistance and aerobic exercise at least twice a week for 12 weeks to reduce fatigue and improve quality of life</w:t>
      </w:r>
      <w:r w:rsidR="007727E3">
        <w:rPr>
          <w:szCs w:val="18"/>
        </w:rPr>
        <w:t>”</w:t>
      </w:r>
      <w:r w:rsidR="00F30275">
        <w:rPr>
          <w:szCs w:val="18"/>
        </w:rPr>
        <w:t xml:space="preserve">. This </w:t>
      </w:r>
      <w:r w:rsidR="00BD4ED1">
        <w:rPr>
          <w:szCs w:val="18"/>
        </w:rPr>
        <w:t>recommendation</w:t>
      </w:r>
      <w:r w:rsidR="00F30275">
        <w:rPr>
          <w:szCs w:val="18"/>
        </w:rPr>
        <w:t xml:space="preserve"> is made in the context of an entire overview of the diagnosis and management of prostate cancer.</w:t>
      </w:r>
      <w:r w:rsidR="008F3975">
        <w:rPr>
          <w:szCs w:val="18"/>
        </w:rPr>
        <w:t xml:space="preserve"> </w:t>
      </w:r>
      <w:r w:rsidR="00F30275">
        <w:rPr>
          <w:szCs w:val="18"/>
        </w:rPr>
        <w:t xml:space="preserve">This appears to highlight the importance of fatigue from both a professional and patient perspective. </w:t>
      </w:r>
      <w:r w:rsidR="007727E3">
        <w:t>However</w:t>
      </w:r>
      <w:r w:rsidR="00F30275">
        <w:t xml:space="preserve"> within the guidance </w:t>
      </w:r>
      <w:r w:rsidR="007727E3">
        <w:t xml:space="preserve">there is no support in how to do this in a high quality way </w:t>
      </w:r>
      <w:r w:rsidR="009A0BE6">
        <w:t>and</w:t>
      </w:r>
      <w:r w:rsidR="007727E3">
        <w:t xml:space="preserve"> this is an ongoing limitation to work in this area.</w:t>
      </w:r>
      <w:r w:rsidR="00F30275">
        <w:t xml:space="preserve"> Fatigue while being a ubiquitous problem does not have the same specific treatments as other symptoms.  </w:t>
      </w:r>
    </w:p>
    <w:p w:rsidR="007727E3" w:rsidRDefault="007727E3" w:rsidP="007727E3">
      <w:pPr>
        <w:pStyle w:val="NoSpacing"/>
        <w:jc w:val="both"/>
      </w:pPr>
    </w:p>
    <w:p w:rsidR="007727E3" w:rsidRDefault="007727E3" w:rsidP="007727E3">
      <w:pPr>
        <w:pStyle w:val="NoSpacing"/>
        <w:jc w:val="both"/>
      </w:pPr>
      <w:r>
        <w:t>In summary</w:t>
      </w:r>
      <w:r w:rsidR="00392E0B">
        <w:t xml:space="preserve"> we would like to raise awareness of</w:t>
      </w:r>
      <w:r>
        <w:t xml:space="preserve"> the simple steps </w:t>
      </w:r>
      <w:r w:rsidR="00392E0B">
        <w:t>anyone</w:t>
      </w:r>
      <w:r>
        <w:t xml:space="preserve"> can take to make the most of </w:t>
      </w:r>
      <w:r w:rsidR="00392E0B">
        <w:t>the interventions previously outlined</w:t>
      </w:r>
      <w:r w:rsidR="00F30275">
        <w:t xml:space="preserve"> to </w:t>
      </w:r>
      <w:r>
        <w:t>improve fatigue and other</w:t>
      </w:r>
      <w:r w:rsidR="00F30275">
        <w:t xml:space="preserve"> related</w:t>
      </w:r>
      <w:r>
        <w:t xml:space="preserve"> symptoms for an overall improved quality of life.</w:t>
      </w:r>
      <w:r w:rsidR="00F30275">
        <w:t xml:space="preserve"> Once we build on more simple interventions for all levels of fatigue</w:t>
      </w:r>
      <w:r w:rsidR="00392E0B">
        <w:t>,</w:t>
      </w:r>
      <w:r w:rsidR="00F30275">
        <w:t xml:space="preserve"> we can use internationally agreed protocols to design trials </w:t>
      </w:r>
      <w:r w:rsidR="009A0BE6">
        <w:t>and</w:t>
      </w:r>
      <w:r w:rsidR="00F30275">
        <w:t xml:space="preserve"> outcomes for those with more severe fatigue and further elucidate the exact mechanisms. This will lead to more targeted interventions with increased effect sizes</w:t>
      </w:r>
      <w:r w:rsidR="00865CB2">
        <w:t xml:space="preserve"> and impact. </w:t>
      </w:r>
    </w:p>
    <w:p w:rsidR="007727E3" w:rsidRDefault="007727E3" w:rsidP="007727E3">
      <w:pPr>
        <w:pStyle w:val="NoSpacing"/>
        <w:jc w:val="both"/>
      </w:pPr>
    </w:p>
    <w:p w:rsidR="007727E3" w:rsidRDefault="007727E3" w:rsidP="007727E3">
      <w:pPr>
        <w:pStyle w:val="NoSpacing"/>
        <w:jc w:val="both"/>
      </w:pPr>
    </w:p>
    <w:p w:rsidR="007727E3" w:rsidRPr="00C44490" w:rsidRDefault="007727E3" w:rsidP="007727E3">
      <w:r w:rsidRPr="00C44490">
        <w:rPr>
          <w:i/>
        </w:rPr>
        <w:t>Declaration of interest</w:t>
      </w:r>
      <w:r w:rsidRPr="00C44490">
        <w:t>: The authors report no</w:t>
      </w:r>
      <w:r>
        <w:t xml:space="preserve"> confl</w:t>
      </w:r>
      <w:r w:rsidRPr="00C44490">
        <w:t>icts of interest. The authors alone are responsible</w:t>
      </w:r>
      <w:r>
        <w:t xml:space="preserve"> </w:t>
      </w:r>
      <w:r w:rsidRPr="00C44490">
        <w:t>for the content and writing of the paper.</w:t>
      </w:r>
    </w:p>
    <w:p w:rsidR="007727E3" w:rsidRDefault="007727E3" w:rsidP="007727E3">
      <w:pPr>
        <w:pStyle w:val="NoSpacing"/>
        <w:jc w:val="both"/>
        <w:sectPr w:rsidR="007727E3" w:rsidSect="0093341E">
          <w:pgSz w:w="11906" w:h="16838"/>
          <w:pgMar w:top="1440" w:right="1800" w:bottom="1440" w:left="1800" w:header="708" w:footer="708" w:gutter="0"/>
          <w:cols w:space="708"/>
          <w:docGrid w:linePitch="360"/>
        </w:sectPr>
      </w:pPr>
    </w:p>
    <w:p w:rsidR="007727E3" w:rsidRDefault="007727E3" w:rsidP="007727E3">
      <w:pPr>
        <w:pStyle w:val="NoSpacing"/>
        <w:jc w:val="both"/>
      </w:pPr>
    </w:p>
    <w:p w:rsidR="007727E3" w:rsidRPr="00330CCC" w:rsidRDefault="007727E3" w:rsidP="007727E3">
      <w:pPr>
        <w:pStyle w:val="NoSpacing"/>
        <w:jc w:val="both"/>
        <w:rPr>
          <w:b/>
          <w:sz w:val="24"/>
          <w:szCs w:val="24"/>
        </w:rPr>
      </w:pPr>
      <w:r w:rsidRPr="00330CCC">
        <w:rPr>
          <w:b/>
          <w:sz w:val="24"/>
          <w:szCs w:val="24"/>
        </w:rPr>
        <w:t xml:space="preserve">References: </w:t>
      </w:r>
    </w:p>
    <w:p w:rsidR="007727E3" w:rsidRDefault="007727E3" w:rsidP="007727E3">
      <w:pPr>
        <w:pStyle w:val="NoSpacing"/>
        <w:jc w:val="both"/>
      </w:pPr>
    </w:p>
    <w:p w:rsidR="007727E3" w:rsidRDefault="007727E3" w:rsidP="007727E3">
      <w:pPr>
        <w:pStyle w:val="NoSpacing"/>
        <w:jc w:val="both"/>
      </w:pPr>
    </w:p>
    <w:p w:rsidR="007727E3" w:rsidRDefault="007727E3" w:rsidP="007727E3">
      <w:pPr>
        <w:pStyle w:val="NoSpacing"/>
        <w:jc w:val="both"/>
      </w:pPr>
    </w:p>
    <w:p w:rsidR="007727E3" w:rsidRPr="00A74A4F" w:rsidRDefault="007727E3" w:rsidP="007727E3">
      <w:pPr>
        <w:pStyle w:val="NoSpacing"/>
        <w:jc w:val="both"/>
      </w:pPr>
    </w:p>
    <w:p w:rsidR="00B42DA4" w:rsidRDefault="00B42DA4"/>
    <w:p w:rsidR="00BD4ED1" w:rsidRPr="00BD4ED1" w:rsidRDefault="00B42DA4" w:rsidP="00BD4ED1">
      <w:pPr>
        <w:spacing w:after="360" w:line="240" w:lineRule="auto"/>
        <w:rPr>
          <w:rFonts w:cs="Arial"/>
          <w:noProof/>
        </w:rPr>
      </w:pPr>
      <w:r>
        <w:fldChar w:fldCharType="begin"/>
      </w:r>
      <w:r>
        <w:instrText xml:space="preserve"> ADDIN EN.REFLIST </w:instrText>
      </w:r>
      <w:r>
        <w:fldChar w:fldCharType="separate"/>
      </w:r>
      <w:bookmarkStart w:id="1" w:name="_ENREF_1"/>
      <w:r w:rsidR="00BD4ED1" w:rsidRPr="00BD4ED1">
        <w:rPr>
          <w:rFonts w:cs="Arial"/>
          <w:noProof/>
        </w:rPr>
        <w:t>1. Minton O, Berger A, Barsevick A, Cramp F, Goedendorp M, Mitchell SA, Stone PC (2013) Cancer-related fatigue and its impact on functioning. Cancer 119:2124-2130. doi:10.1002/cncr.28058</w:t>
      </w:r>
      <w:bookmarkEnd w:id="1"/>
    </w:p>
    <w:p w:rsidR="00BD4ED1" w:rsidRPr="00BD4ED1" w:rsidRDefault="00BD4ED1" w:rsidP="00BD4ED1">
      <w:pPr>
        <w:spacing w:after="360" w:line="240" w:lineRule="auto"/>
        <w:rPr>
          <w:rFonts w:cs="Arial"/>
          <w:noProof/>
        </w:rPr>
      </w:pPr>
      <w:bookmarkStart w:id="2" w:name="_ENREF_2"/>
      <w:r w:rsidRPr="00BD4ED1">
        <w:rPr>
          <w:rFonts w:cs="Arial"/>
          <w:noProof/>
        </w:rPr>
        <w:t>2. Bower JE, Bak K, Berger A, Breitbart W, Escalante CP, Ganz PA, Schnipper HH, Lacchetti C, Ligibel JA, Lyman GH, Ogaily MS, Pirl WF, Jacobsen PB (2014) Screening, Assessment, and Management of Fatigue in Adult Survivors of Cancer: An American Society of Clinical Oncology Clinical Practice Guideline Adaptation. Journal of Clinical Oncology 32 (17):1840-1850. doi:10.1200/jco.2013.53.4495</w:t>
      </w:r>
      <w:bookmarkEnd w:id="2"/>
    </w:p>
    <w:p w:rsidR="00BD4ED1" w:rsidRPr="00BD4ED1" w:rsidRDefault="00BD4ED1" w:rsidP="00BD4ED1">
      <w:pPr>
        <w:spacing w:after="360" w:line="240" w:lineRule="auto"/>
        <w:rPr>
          <w:rFonts w:cs="Arial"/>
          <w:noProof/>
        </w:rPr>
      </w:pPr>
      <w:bookmarkStart w:id="3" w:name="_ENREF_3"/>
      <w:r w:rsidRPr="00BD4ED1">
        <w:rPr>
          <w:rFonts w:cs="Arial"/>
          <w:noProof/>
        </w:rPr>
        <w:t>3. Andrykowski MA, Donovan KA, Laronga C, Jacobsen PB (2010) Prevalence, predictors, and characteristics of off-treatment fatigue in breast cancer survivors. Cancer 116 (24):5740-5748. doi:</w:t>
      </w:r>
      <w:hyperlink r:id="rId9" w:history="1">
        <w:r w:rsidRPr="00BD4ED1">
          <w:rPr>
            <w:rStyle w:val="Hyperlink"/>
            <w:rFonts w:cs="Arial"/>
            <w:noProof/>
          </w:rPr>
          <w:t>http://dx.doi.org/10.1002/cncr.25294</w:t>
        </w:r>
        <w:bookmarkEnd w:id="3"/>
      </w:hyperlink>
    </w:p>
    <w:p w:rsidR="00BD4ED1" w:rsidRPr="00BD4ED1" w:rsidRDefault="00BD4ED1" w:rsidP="00BD4ED1">
      <w:pPr>
        <w:spacing w:after="360" w:line="240" w:lineRule="auto"/>
        <w:rPr>
          <w:rFonts w:cs="Arial"/>
          <w:noProof/>
        </w:rPr>
      </w:pPr>
      <w:bookmarkStart w:id="4" w:name="_ENREF_4"/>
      <w:r w:rsidRPr="00BD4ED1">
        <w:rPr>
          <w:rFonts w:cs="Arial"/>
          <w:noProof/>
        </w:rPr>
        <w:t>4. Jacobsen PB, Donovan KA, Small BJ, Jim HS, Munster PN, Andrykowski MA (2007) Fatigue after treatment for early stage breast cancer: a controlled comparison. Cancer 110 (8):1851-1859</w:t>
      </w:r>
      <w:bookmarkEnd w:id="4"/>
    </w:p>
    <w:p w:rsidR="00BD4ED1" w:rsidRPr="00BD4ED1" w:rsidRDefault="00BD4ED1" w:rsidP="00BD4ED1">
      <w:pPr>
        <w:spacing w:after="360" w:line="240" w:lineRule="auto"/>
        <w:rPr>
          <w:rFonts w:cs="Arial"/>
          <w:noProof/>
        </w:rPr>
      </w:pPr>
      <w:bookmarkStart w:id="5" w:name="_ENREF_5"/>
      <w:r w:rsidRPr="00BD4ED1">
        <w:rPr>
          <w:rFonts w:cs="Arial"/>
          <w:noProof/>
        </w:rPr>
        <w:t xml:space="preserve">5. Hansen JA, Feuerstein M, Calvio LC, Olsen CH (2008) Breast cancer survivors at work. Journal of Occupational </w:t>
      </w:r>
      <w:r w:rsidR="009A0BE6">
        <w:rPr>
          <w:rFonts w:cs="Arial"/>
          <w:noProof/>
        </w:rPr>
        <w:t>and</w:t>
      </w:r>
      <w:r w:rsidRPr="00BD4ED1">
        <w:rPr>
          <w:rFonts w:cs="Arial"/>
          <w:noProof/>
        </w:rPr>
        <w:t xml:space="preserve"> Environmental Medicine 50 (7):777-784</w:t>
      </w:r>
      <w:bookmarkEnd w:id="5"/>
    </w:p>
    <w:p w:rsidR="00BD4ED1" w:rsidRPr="00BD4ED1" w:rsidRDefault="00BD4ED1" w:rsidP="00BD4ED1">
      <w:pPr>
        <w:spacing w:after="360" w:line="240" w:lineRule="auto"/>
        <w:rPr>
          <w:rFonts w:cs="Arial"/>
          <w:noProof/>
        </w:rPr>
      </w:pPr>
      <w:bookmarkStart w:id="6" w:name="_ENREF_6"/>
      <w:r w:rsidRPr="00BD4ED1">
        <w:rPr>
          <w:rFonts w:cs="Arial"/>
          <w:noProof/>
        </w:rPr>
        <w:t>6. Bower JE (2014) Cancer-related fatigue mechanisms, risk factors, and treatments. Nature reviews Clinical oncology 11 (10):597-609. doi:10.1038/nrclinonc.2014.127</w:t>
      </w:r>
      <w:bookmarkEnd w:id="6"/>
    </w:p>
    <w:p w:rsidR="00BD4ED1" w:rsidRPr="00BD4ED1" w:rsidRDefault="00BD4ED1" w:rsidP="00BD4ED1">
      <w:pPr>
        <w:spacing w:after="360" w:line="240" w:lineRule="auto"/>
        <w:rPr>
          <w:rFonts w:cs="Arial"/>
          <w:noProof/>
        </w:rPr>
      </w:pPr>
      <w:bookmarkStart w:id="7" w:name="_ENREF_7"/>
      <w:r w:rsidRPr="00BD4ED1">
        <w:rPr>
          <w:rFonts w:cs="Arial"/>
          <w:noProof/>
        </w:rPr>
        <w:t>7. Bower JE, Ganz PA, Irwin MR, Kwan L, Breen EC, Cole SW (2011) Inflammation and Behavioral Symptoms After Breast Cancer Treatment: Do Fatigue, Depression, and Sleep Disturbance Share a Common Underlying Mechanism? Journal of Clinical Oncology 29 (26):3517-3522. doi:10.1200/jco.2011.36.1154</w:t>
      </w:r>
      <w:bookmarkEnd w:id="7"/>
    </w:p>
    <w:p w:rsidR="00BD4ED1" w:rsidRPr="00BD4ED1" w:rsidRDefault="00BD4ED1" w:rsidP="00BD4ED1">
      <w:pPr>
        <w:spacing w:after="360" w:line="240" w:lineRule="auto"/>
        <w:rPr>
          <w:rFonts w:cs="Arial"/>
          <w:noProof/>
        </w:rPr>
      </w:pPr>
      <w:bookmarkStart w:id="8" w:name="_ENREF_8"/>
      <w:r w:rsidRPr="00BD4ED1">
        <w:rPr>
          <w:rFonts w:cs="Arial"/>
          <w:noProof/>
        </w:rPr>
        <w:t>8. Dhruva A, Dodd M, Paul SM, Cooper BA, Lee K, West C, Aouizerat BE, Swift PS, Wara W, Miaskowski C (2010) Trajectories of fatigue in patients with breast cancer before, during, and after radiation therapy. Cancer Nursing 33 (3):201-212</w:t>
      </w:r>
      <w:bookmarkEnd w:id="8"/>
    </w:p>
    <w:p w:rsidR="00BD4ED1" w:rsidRPr="00BD4ED1" w:rsidRDefault="00BD4ED1" w:rsidP="00BD4ED1">
      <w:pPr>
        <w:spacing w:after="360" w:line="240" w:lineRule="auto"/>
        <w:rPr>
          <w:rFonts w:cs="Arial"/>
          <w:noProof/>
        </w:rPr>
      </w:pPr>
      <w:bookmarkStart w:id="9" w:name="_ENREF_9"/>
      <w:r w:rsidRPr="00BD4ED1">
        <w:rPr>
          <w:rFonts w:cs="Arial"/>
          <w:noProof/>
        </w:rPr>
        <w:t>9. Wielgus KK, Berger AM, Hertzog M (2009) Predictors of fatigue 30 days after completing anthracycline plus taxane adjuvant chemotherapy for breast cancer. Oncology Nursing Forum 36 (1):38-48</w:t>
      </w:r>
      <w:bookmarkEnd w:id="9"/>
    </w:p>
    <w:p w:rsidR="00BD4ED1" w:rsidRPr="00BD4ED1" w:rsidRDefault="00BD4ED1" w:rsidP="00BD4ED1">
      <w:pPr>
        <w:spacing w:after="360" w:line="240" w:lineRule="auto"/>
        <w:rPr>
          <w:rFonts w:cs="Arial"/>
          <w:noProof/>
        </w:rPr>
      </w:pPr>
      <w:bookmarkStart w:id="10" w:name="_ENREF_10"/>
      <w:r w:rsidRPr="00BD4ED1">
        <w:rPr>
          <w:rFonts w:cs="Arial"/>
          <w:noProof/>
        </w:rPr>
        <w:t>10. Fan HGM, Park A, Xu W, Yi QL, Braganza S, Chang J, Couture F, Tannock IF (2009) The influence of erythropoietin on cognitive function in women following chemotherapy for breast cancer. Psycho-Oncology 18 (2):156-161</w:t>
      </w:r>
      <w:bookmarkEnd w:id="10"/>
    </w:p>
    <w:p w:rsidR="00BD4ED1" w:rsidRPr="00BD4ED1" w:rsidRDefault="00BD4ED1" w:rsidP="00BD4ED1">
      <w:pPr>
        <w:spacing w:after="360" w:line="240" w:lineRule="auto"/>
        <w:rPr>
          <w:rFonts w:cs="Arial"/>
          <w:noProof/>
        </w:rPr>
      </w:pPr>
      <w:bookmarkStart w:id="11" w:name="_ENREF_11"/>
      <w:r w:rsidRPr="00BD4ED1">
        <w:rPr>
          <w:rFonts w:cs="Arial"/>
          <w:noProof/>
        </w:rPr>
        <w:t>11. Tomlinson D, Diorio C, Beyene J, Sung L (2014) Effect of exercise on cancer-related fatigue: a meta-analysis. Am J Phys Med Rehabil 93 (8):675-686. doi:10.1097/phm.0000000000000083</w:t>
      </w:r>
      <w:bookmarkEnd w:id="11"/>
    </w:p>
    <w:p w:rsidR="00BD4ED1" w:rsidRPr="00BD4ED1" w:rsidRDefault="00BD4ED1" w:rsidP="00BD4ED1">
      <w:pPr>
        <w:spacing w:after="360" w:line="240" w:lineRule="auto"/>
        <w:rPr>
          <w:rFonts w:cs="Arial"/>
          <w:noProof/>
        </w:rPr>
      </w:pPr>
      <w:bookmarkStart w:id="12" w:name="_ENREF_12"/>
      <w:r w:rsidRPr="00BD4ED1">
        <w:rPr>
          <w:rFonts w:cs="Arial"/>
          <w:noProof/>
        </w:rPr>
        <w:t xml:space="preserve">12. Loy BD, O'Connor PJ, Dishman RK (2013) The effect of a single bout of exercise on energy and fatigue states: a systematic review and meta-analysis. Fatigue: Biomedicine, Health </w:t>
      </w:r>
      <w:r w:rsidR="009A0BE6">
        <w:rPr>
          <w:rFonts w:cs="Arial"/>
          <w:noProof/>
        </w:rPr>
        <w:t>and</w:t>
      </w:r>
      <w:r w:rsidRPr="00BD4ED1">
        <w:rPr>
          <w:rFonts w:cs="Arial"/>
          <w:noProof/>
        </w:rPr>
        <w:t xml:space="preserve"> Behavior 1 (4):223-242. doi:10.1080/21641846.2013.843266</w:t>
      </w:r>
      <w:bookmarkEnd w:id="12"/>
    </w:p>
    <w:p w:rsidR="00BD4ED1" w:rsidRPr="00BD4ED1" w:rsidRDefault="00BD4ED1" w:rsidP="00BD4ED1">
      <w:pPr>
        <w:spacing w:after="360" w:line="240" w:lineRule="auto"/>
        <w:rPr>
          <w:rFonts w:cs="Arial"/>
          <w:noProof/>
        </w:rPr>
      </w:pPr>
      <w:bookmarkStart w:id="13" w:name="_ENREF_13"/>
      <w:r w:rsidRPr="00BD4ED1">
        <w:rPr>
          <w:rFonts w:cs="Arial"/>
          <w:noProof/>
        </w:rPr>
        <w:t>13. Storey DJ, Waters RA, Hibberd CJ, Rush RW, Cargill AT, Wall LR, Fallon MT, Strong VA, Walker J, Sharpe M (2007) Clinically relevant fatigue in cancer outpatients: the Edinburgh Cancer Centre symptom study. Annals of Oncology 18 (11):1861-1869</w:t>
      </w:r>
      <w:bookmarkEnd w:id="13"/>
    </w:p>
    <w:p w:rsidR="00BD4ED1" w:rsidRPr="00BD4ED1" w:rsidRDefault="00BD4ED1" w:rsidP="00BD4ED1">
      <w:pPr>
        <w:spacing w:after="360" w:line="240" w:lineRule="auto"/>
        <w:rPr>
          <w:rFonts w:cs="Arial"/>
          <w:noProof/>
        </w:rPr>
      </w:pPr>
      <w:bookmarkStart w:id="14" w:name="_ENREF_14"/>
      <w:r w:rsidRPr="00BD4ED1">
        <w:rPr>
          <w:rFonts w:cs="Arial"/>
          <w:noProof/>
        </w:rPr>
        <w:lastRenderedPageBreak/>
        <w:t>14. Miller AH, Ancoli-Israel S, Bower JE, Capuron L, Irwin MR (2008) Neuroendocrine-immune mechanisms of behavioral comorbidities in patients with cancer. Journal of Clinical Oncology 26 (6):971-982</w:t>
      </w:r>
      <w:bookmarkEnd w:id="14"/>
    </w:p>
    <w:p w:rsidR="00BD4ED1" w:rsidRPr="00BD4ED1" w:rsidRDefault="00BD4ED1" w:rsidP="00BD4ED1">
      <w:pPr>
        <w:spacing w:after="360" w:line="240" w:lineRule="auto"/>
        <w:rPr>
          <w:rFonts w:cs="Arial"/>
          <w:noProof/>
        </w:rPr>
      </w:pPr>
      <w:bookmarkStart w:id="15" w:name="_ENREF_15"/>
      <w:r w:rsidRPr="00BD4ED1">
        <w:rPr>
          <w:rFonts w:cs="Arial"/>
          <w:noProof/>
        </w:rPr>
        <w:t>15. Alexander S, Stone P, White S, Andrews P, Nussey S, Bano G (2010) Evaluation of Central Serotonin Sensitivity in Breast Cancer Survivors with Cancer-Related Fatigue Syndrome. Journal of Pain and Symptom Management 40 (6):892-898. doi:10.1016/j.jpainsymman.2010.03.023</w:t>
      </w:r>
      <w:bookmarkEnd w:id="15"/>
    </w:p>
    <w:p w:rsidR="00BD4ED1" w:rsidRPr="00BD4ED1" w:rsidRDefault="00BD4ED1" w:rsidP="00BD4ED1">
      <w:pPr>
        <w:spacing w:after="360" w:line="240" w:lineRule="auto"/>
        <w:rPr>
          <w:rFonts w:cs="Arial"/>
          <w:noProof/>
        </w:rPr>
      </w:pPr>
      <w:bookmarkStart w:id="16" w:name="_ENREF_16"/>
      <w:r w:rsidRPr="00BD4ED1">
        <w:rPr>
          <w:rFonts w:cs="Arial"/>
          <w:noProof/>
        </w:rPr>
        <w:t>16. Berger A, Wielgus K, Hertzog M, Fischer P, Farr L (2010) Patterns of circadian activity rhythms and their relationships with fatigue and anxiety/depression in women treated with breast cancer adjuvant chemotherapy. Supportive Care in Cancer 18 (1):105-114. doi:10.1007/s00520-009-0636-0</w:t>
      </w:r>
      <w:bookmarkEnd w:id="16"/>
    </w:p>
    <w:p w:rsidR="00BD4ED1" w:rsidRPr="00BD4ED1" w:rsidRDefault="00BD4ED1" w:rsidP="00BD4ED1">
      <w:pPr>
        <w:spacing w:after="360" w:line="240" w:lineRule="auto"/>
        <w:rPr>
          <w:rFonts w:cs="Arial"/>
          <w:noProof/>
        </w:rPr>
      </w:pPr>
      <w:bookmarkStart w:id="17" w:name="_ENREF_17"/>
      <w:r w:rsidRPr="00BD4ED1">
        <w:rPr>
          <w:rFonts w:cs="Arial"/>
          <w:noProof/>
        </w:rPr>
        <w:t xml:space="preserve">17. Lerner M., Wigal T (2008) Long-Term Safety of Stimulant Medications: Used to Treat Children with ADHD. Journal of Psychosocial Nursing </w:t>
      </w:r>
      <w:r w:rsidR="009A0BE6">
        <w:rPr>
          <w:rFonts w:cs="Arial"/>
          <w:noProof/>
        </w:rPr>
        <w:t>and</w:t>
      </w:r>
      <w:r w:rsidRPr="00BD4ED1">
        <w:rPr>
          <w:rFonts w:cs="Arial"/>
          <w:noProof/>
        </w:rPr>
        <w:t xml:space="preserve"> Mental Health Services 46 (8):38-48</w:t>
      </w:r>
      <w:bookmarkEnd w:id="17"/>
    </w:p>
    <w:p w:rsidR="00BD4ED1" w:rsidRPr="00BD4ED1" w:rsidRDefault="00BD4ED1" w:rsidP="00BD4ED1">
      <w:pPr>
        <w:spacing w:after="360" w:line="240" w:lineRule="auto"/>
        <w:rPr>
          <w:rFonts w:cs="Arial"/>
          <w:noProof/>
        </w:rPr>
      </w:pPr>
      <w:bookmarkStart w:id="18" w:name="_ENREF_18"/>
      <w:r w:rsidRPr="00BD4ED1">
        <w:rPr>
          <w:rFonts w:cs="Arial"/>
          <w:noProof/>
        </w:rPr>
        <w:t>18. DuPont RL, Coleman JJ, Bucher RH, Wilford BB (2008) Characteristics and Motives of College Students Who Engage in Nonmedical Use of Methylphenidate. American Journal on Addictions 17 (3):167-171. doi:doi:10.1080/10550490802019642</w:t>
      </w:r>
      <w:bookmarkEnd w:id="18"/>
    </w:p>
    <w:p w:rsidR="00BD4ED1" w:rsidRPr="00BD4ED1" w:rsidRDefault="00BD4ED1" w:rsidP="00BD4ED1">
      <w:pPr>
        <w:spacing w:after="360" w:line="240" w:lineRule="auto"/>
        <w:rPr>
          <w:rFonts w:cs="Arial"/>
          <w:noProof/>
        </w:rPr>
      </w:pPr>
      <w:bookmarkStart w:id="19" w:name="_ENREF_19"/>
      <w:r w:rsidRPr="00BD4ED1">
        <w:rPr>
          <w:rFonts w:cs="Arial"/>
          <w:noProof/>
        </w:rPr>
        <w:t>19. Extermann M, Hurria A (2007) Comprehensive geriatric assessment for older patients with cancer. Journal of Clinical Oncology 25 (14):1824-1831</w:t>
      </w:r>
      <w:bookmarkEnd w:id="19"/>
    </w:p>
    <w:p w:rsidR="00BD4ED1" w:rsidRPr="00BD4ED1" w:rsidRDefault="00BD4ED1" w:rsidP="00BD4ED1">
      <w:pPr>
        <w:spacing w:after="360" w:line="240" w:lineRule="auto"/>
        <w:rPr>
          <w:rFonts w:cs="Arial"/>
          <w:noProof/>
        </w:rPr>
      </w:pPr>
      <w:bookmarkStart w:id="20" w:name="_ENREF_20"/>
      <w:r w:rsidRPr="00BD4ED1">
        <w:rPr>
          <w:rFonts w:cs="Arial"/>
          <w:noProof/>
        </w:rPr>
        <w:t>20. Robb C, Haley WE, Balducci L, Extermann M, Perkins EA, Small BJ, Mortimer J, Robb C, Haley WE, Balducci L, Extermann M, Perkins EA, Small BJ, Mortimer J (2007) Impact of breast cancer survivorship on quality of life in older women. Critical Reviews in Oncology-Hematology 62 (1):84-91</w:t>
      </w:r>
      <w:bookmarkEnd w:id="20"/>
    </w:p>
    <w:p w:rsidR="00BD4ED1" w:rsidRPr="00BD4ED1" w:rsidRDefault="00BD4ED1" w:rsidP="00BD4ED1">
      <w:pPr>
        <w:spacing w:after="360" w:line="240" w:lineRule="auto"/>
        <w:rPr>
          <w:rFonts w:cs="Arial"/>
          <w:noProof/>
        </w:rPr>
      </w:pPr>
      <w:bookmarkStart w:id="21" w:name="_ENREF_21"/>
      <w:r w:rsidRPr="00BD4ED1">
        <w:rPr>
          <w:rFonts w:cs="Arial"/>
          <w:noProof/>
        </w:rPr>
        <w:t>21. Reinertsen KV, Cvancarova M, Loge JH, Edvardsen H, Wist E, Fossa SD (2010) Predictors and course of chronic fatigue in long-term breast cancer survivors. Journal of Cancer Survivorship 4 (4):405-414</w:t>
      </w:r>
      <w:bookmarkEnd w:id="21"/>
    </w:p>
    <w:p w:rsidR="00BD4ED1" w:rsidRPr="00BD4ED1" w:rsidRDefault="00BD4ED1" w:rsidP="00BD4ED1">
      <w:pPr>
        <w:spacing w:after="360" w:line="240" w:lineRule="auto"/>
        <w:rPr>
          <w:rFonts w:cs="Arial"/>
          <w:noProof/>
        </w:rPr>
      </w:pPr>
      <w:bookmarkStart w:id="22" w:name="_ENREF_22"/>
      <w:r w:rsidRPr="00BD4ED1">
        <w:rPr>
          <w:rFonts w:cs="Arial"/>
          <w:noProof/>
        </w:rPr>
        <w:t xml:space="preserve">22. NCCN  NCCN (2014) Clinical practice guidelines in oncology. </w:t>
      </w:r>
      <w:hyperlink r:id="rId10" w:history="1">
        <w:r w:rsidRPr="00BD4ED1">
          <w:rPr>
            <w:rStyle w:val="Hyperlink"/>
            <w:rFonts w:cs="Arial"/>
            <w:noProof/>
          </w:rPr>
          <w:t>http://www.nccn.org</w:t>
        </w:r>
      </w:hyperlink>
      <w:r w:rsidRPr="00BD4ED1">
        <w:rPr>
          <w:rFonts w:cs="Arial"/>
          <w:noProof/>
        </w:rPr>
        <w:t xml:space="preserve"> Accessed 10.04.2014 2014</w:t>
      </w:r>
      <w:bookmarkEnd w:id="22"/>
    </w:p>
    <w:p w:rsidR="00BD4ED1" w:rsidRPr="00BD4ED1" w:rsidRDefault="00BD4ED1" w:rsidP="00BD4ED1">
      <w:pPr>
        <w:spacing w:after="360" w:line="240" w:lineRule="auto"/>
        <w:rPr>
          <w:rFonts w:cs="Arial"/>
          <w:noProof/>
        </w:rPr>
      </w:pPr>
      <w:bookmarkStart w:id="23" w:name="_ENREF_23"/>
      <w:r w:rsidRPr="00BD4ED1">
        <w:rPr>
          <w:rFonts w:cs="Arial"/>
          <w:noProof/>
        </w:rPr>
        <w:t xml:space="preserve">23. Macmillan (2013 ) The cancer and physical activity standard evaluation framework (CaPASEF). </w:t>
      </w:r>
      <w:hyperlink r:id="rId11" w:history="1">
        <w:r w:rsidRPr="00BD4ED1">
          <w:rPr>
            <w:rStyle w:val="Hyperlink"/>
            <w:rFonts w:cs="Arial"/>
            <w:noProof/>
          </w:rPr>
          <w:t>http://www.macmillan.org.uk/Documents/AboutUs/Health_professionals/Physicalactivity/Cancer-Physical-Activity-Standard-Evaluation-Framework-Measurement-Tools.pdf</w:t>
        </w:r>
      </w:hyperlink>
      <w:r w:rsidRPr="00BD4ED1">
        <w:rPr>
          <w:rFonts w:cs="Arial"/>
          <w:noProof/>
        </w:rPr>
        <w:t xml:space="preserve">. </w:t>
      </w:r>
      <w:bookmarkEnd w:id="23"/>
    </w:p>
    <w:p w:rsidR="00BD4ED1" w:rsidRPr="00BD4ED1" w:rsidRDefault="00BD4ED1" w:rsidP="00BD4ED1">
      <w:pPr>
        <w:spacing w:after="360" w:line="240" w:lineRule="auto"/>
        <w:rPr>
          <w:rFonts w:cs="Arial"/>
          <w:noProof/>
        </w:rPr>
      </w:pPr>
      <w:bookmarkStart w:id="24" w:name="_ENREF_24"/>
      <w:r w:rsidRPr="00BD4ED1">
        <w:rPr>
          <w:rFonts w:cs="Arial"/>
          <w:noProof/>
        </w:rPr>
        <w:t>24. Cramp F, Byron-Daniel J (2012) Exercise for the management of cancer-related fatigue in adults. Cochrane Database Syst Rev 14 (11:CD006145. doi: 10.1002/14651858.CD006145.pub3.)</w:t>
      </w:r>
      <w:bookmarkEnd w:id="24"/>
    </w:p>
    <w:p w:rsidR="00BD4ED1" w:rsidRPr="00BD4ED1" w:rsidRDefault="00BD4ED1" w:rsidP="00BD4ED1">
      <w:pPr>
        <w:spacing w:after="360" w:line="240" w:lineRule="auto"/>
        <w:rPr>
          <w:rFonts w:cs="Arial"/>
          <w:noProof/>
        </w:rPr>
      </w:pPr>
      <w:bookmarkStart w:id="25" w:name="_ENREF_25"/>
      <w:r w:rsidRPr="00BD4ED1">
        <w:rPr>
          <w:rFonts w:cs="Arial"/>
          <w:noProof/>
        </w:rPr>
        <w:t>25. Kampshoff C, Jansen F, van Mechelen W, May A, Brug J, Chinapaw M, Buffart L (2014) Determinants of exercise adherence and maintenance among cancer survivors: a systematic review. International Journal of Behavioral Nutrition and Physical Activity 11 (1):80</w:t>
      </w:r>
      <w:bookmarkEnd w:id="25"/>
    </w:p>
    <w:p w:rsidR="00BD4ED1" w:rsidRPr="00BD4ED1" w:rsidRDefault="00BD4ED1" w:rsidP="00BD4ED1">
      <w:pPr>
        <w:spacing w:after="360" w:line="240" w:lineRule="auto"/>
        <w:rPr>
          <w:rFonts w:cs="Arial"/>
          <w:noProof/>
        </w:rPr>
      </w:pPr>
      <w:bookmarkStart w:id="26" w:name="_ENREF_26"/>
      <w:r w:rsidRPr="00BD4ED1">
        <w:rPr>
          <w:rFonts w:cs="Arial"/>
          <w:noProof/>
        </w:rPr>
        <w:t>26. Ballard-Barbash R, Friedenreich CM, Courneya KS, Siddiqi SM, McTiernan A, Alfano CM (2012) Physical Activity, Biomarkers, and Disease Outcomes in Cancer Survivors: A Systematic Review. Journal of the National Cancer Institute. doi:10.1093/jnci/djs207</w:t>
      </w:r>
      <w:bookmarkEnd w:id="26"/>
    </w:p>
    <w:p w:rsidR="00BD4ED1" w:rsidRPr="00BD4ED1" w:rsidRDefault="00BD4ED1" w:rsidP="00BD4ED1">
      <w:pPr>
        <w:spacing w:after="360" w:line="240" w:lineRule="auto"/>
        <w:rPr>
          <w:rFonts w:cs="Arial"/>
          <w:noProof/>
        </w:rPr>
      </w:pPr>
      <w:bookmarkStart w:id="27" w:name="_ENREF_27"/>
      <w:r w:rsidRPr="00BD4ED1">
        <w:rPr>
          <w:rFonts w:cs="Arial"/>
          <w:noProof/>
        </w:rPr>
        <w:t>27. McMillan EM, Newhouse IJ (2011) Exercise is an effective treatment modality for reducing cancer-related fatigue and improving physical capacity in cancer patients and survivors: a meta-analysis. Applied Physiology, Nutrition, and Metabolism 36 (6):892-903. doi:10.1139/h11-082</w:t>
      </w:r>
      <w:bookmarkEnd w:id="27"/>
    </w:p>
    <w:p w:rsidR="00BD4ED1" w:rsidRPr="00BD4ED1" w:rsidRDefault="00BD4ED1" w:rsidP="00BD4ED1">
      <w:pPr>
        <w:spacing w:after="360" w:line="240" w:lineRule="auto"/>
        <w:rPr>
          <w:rFonts w:cs="Arial"/>
          <w:noProof/>
        </w:rPr>
      </w:pPr>
      <w:bookmarkStart w:id="28" w:name="_ENREF_28"/>
      <w:r w:rsidRPr="00BD4ED1">
        <w:rPr>
          <w:rFonts w:cs="Arial"/>
          <w:noProof/>
        </w:rPr>
        <w:t>28. Courneya KS, McKenzie DC, Mackey JR, Gelmon K, Friedenreich CM, Yasui Y, Reid RD, Cook D, Jespersen D, Proulx C, Dolan LB, Forbes CC, Wooding E, Trinh L, Segal RJ (2013) Effects of Exercise Dose and Type During Breast Cancer Chemotherapy: Multicenter Randomized Trial. Journal of the National Cancer Institute 105 (23):1821-1832. doi:10.1093/jnci/djt297</w:t>
      </w:r>
      <w:bookmarkEnd w:id="28"/>
    </w:p>
    <w:p w:rsidR="00BD4ED1" w:rsidRPr="00BD4ED1" w:rsidRDefault="00BD4ED1" w:rsidP="00BD4ED1">
      <w:pPr>
        <w:spacing w:after="360" w:line="240" w:lineRule="auto"/>
        <w:rPr>
          <w:rFonts w:cs="Arial"/>
          <w:noProof/>
        </w:rPr>
      </w:pPr>
      <w:bookmarkStart w:id="29" w:name="_ENREF_29"/>
      <w:r w:rsidRPr="00BD4ED1">
        <w:rPr>
          <w:rFonts w:cs="Arial"/>
          <w:noProof/>
        </w:rPr>
        <w:lastRenderedPageBreak/>
        <w:t>29. Minton O, Stone P (2009) A systematic review of the scales used for the measurement of cancer-related fatigue (CRF). Annals of Oncology 20 (1):17-25. doi:10.1093/annonc/mdn537</w:t>
      </w:r>
      <w:bookmarkEnd w:id="29"/>
    </w:p>
    <w:p w:rsidR="00BD4ED1" w:rsidRPr="00BD4ED1" w:rsidRDefault="00BD4ED1" w:rsidP="00BD4ED1">
      <w:pPr>
        <w:spacing w:after="360" w:line="240" w:lineRule="auto"/>
        <w:rPr>
          <w:rFonts w:cs="Arial"/>
          <w:noProof/>
        </w:rPr>
      </w:pPr>
      <w:bookmarkStart w:id="30" w:name="_ENREF_30"/>
      <w:r w:rsidRPr="00BD4ED1">
        <w:rPr>
          <w:rFonts w:cs="Arial"/>
          <w:noProof/>
        </w:rPr>
        <w:t>30. NICE (2014) National insitute for health and clinical exc excellence - Behavioural change indiviudal approaches https://</w:t>
      </w:r>
      <w:hyperlink r:id="rId12" w:history="1">
        <w:r w:rsidRPr="00BD4ED1">
          <w:rPr>
            <w:rStyle w:val="Hyperlink"/>
            <w:rFonts w:cs="Arial"/>
            <w:noProof/>
          </w:rPr>
          <w:t>www.nice.org.uk/guidance/ph49</w:t>
        </w:r>
      </w:hyperlink>
      <w:r w:rsidRPr="00BD4ED1">
        <w:rPr>
          <w:rFonts w:cs="Arial"/>
          <w:noProof/>
        </w:rPr>
        <w:t xml:space="preserve">. </w:t>
      </w:r>
      <w:bookmarkEnd w:id="30"/>
    </w:p>
    <w:p w:rsidR="00BD4ED1" w:rsidRPr="00BD4ED1" w:rsidRDefault="00BD4ED1" w:rsidP="00BD4ED1">
      <w:pPr>
        <w:spacing w:after="360" w:line="240" w:lineRule="auto"/>
        <w:rPr>
          <w:rFonts w:cs="Arial"/>
          <w:noProof/>
        </w:rPr>
      </w:pPr>
      <w:bookmarkStart w:id="31" w:name="_ENREF_31"/>
      <w:r w:rsidRPr="00BD4ED1">
        <w:rPr>
          <w:rFonts w:cs="Arial"/>
          <w:noProof/>
        </w:rPr>
        <w:t>31. Chinapaw MM, Buffart L, van Mechelen W, Schep G, Aaronson N, van Harten W, Stuiver M, Kersten M, Nollet F, Kaspers GL, van Dulmen-den Broeder E, Huisman J, Takken T, van Tulder M, Brug J (2012) Alpe d’HuZes Cancer Rehabilitation (A-CaRe) Research: Four Randomized Controlled Exercise Trials and Economic Evaluations in Cancer Patients and Survivors. IntJ Behav Med 19 (2):143-156. doi:10.1007/s12529-011-9158-5</w:t>
      </w:r>
      <w:bookmarkEnd w:id="31"/>
    </w:p>
    <w:p w:rsidR="00BD4ED1" w:rsidRPr="00BD4ED1" w:rsidRDefault="00BD4ED1" w:rsidP="00BD4ED1">
      <w:pPr>
        <w:spacing w:after="360" w:line="240" w:lineRule="auto"/>
        <w:rPr>
          <w:rFonts w:cs="Arial"/>
          <w:noProof/>
        </w:rPr>
      </w:pPr>
      <w:bookmarkStart w:id="32" w:name="_ENREF_32"/>
      <w:r w:rsidRPr="00BD4ED1">
        <w:rPr>
          <w:rFonts w:cs="Arial"/>
          <w:noProof/>
        </w:rPr>
        <w:t>32. Buffart L, Galvao D, Brug J, Chinapaw M, Newton R (2014) Evidence-based physical activity guidelines for cancer survivors: current guidelines, knowledge gaps and future research directions. Cancer Treat Rev 2:327 - 340</w:t>
      </w:r>
      <w:bookmarkEnd w:id="32"/>
    </w:p>
    <w:p w:rsidR="00BD4ED1" w:rsidRPr="00BD4ED1" w:rsidRDefault="00BD4ED1" w:rsidP="00BD4ED1">
      <w:pPr>
        <w:spacing w:line="240" w:lineRule="auto"/>
        <w:rPr>
          <w:rFonts w:cs="Arial"/>
          <w:noProof/>
        </w:rPr>
      </w:pPr>
      <w:bookmarkStart w:id="33" w:name="_ENREF_33"/>
      <w:r w:rsidRPr="00BD4ED1">
        <w:rPr>
          <w:rFonts w:cs="Arial"/>
          <w:noProof/>
        </w:rPr>
        <w:t xml:space="preserve">33. Howell D, Keller–Olaman S, Oliver T, Hack T (2013) A pan-Canadian practice guideline and algorithm: screening, assessment,and supportive care of adults with cancer-related fatigue. Current Oncology 20 ( doi: </w:t>
      </w:r>
      <w:hyperlink r:id="rId13" w:history="1">
        <w:r w:rsidRPr="00BD4ED1">
          <w:rPr>
            <w:rStyle w:val="Hyperlink"/>
            <w:rFonts w:cs="Arial"/>
            <w:noProof/>
          </w:rPr>
          <w:t>http://dx.doi.org/10.3747/co.20.1302):e233-246</w:t>
        </w:r>
      </w:hyperlink>
      <w:r w:rsidRPr="00BD4ED1">
        <w:rPr>
          <w:rFonts w:cs="Arial"/>
          <w:noProof/>
        </w:rPr>
        <w:t xml:space="preserve"> doi: </w:t>
      </w:r>
      <w:hyperlink r:id="rId14" w:history="1">
        <w:r w:rsidRPr="00BD4ED1">
          <w:rPr>
            <w:rStyle w:val="Hyperlink"/>
            <w:rFonts w:cs="Arial"/>
            <w:noProof/>
          </w:rPr>
          <w:t>http://dx.doi.org/210.3747/co.3720.1302</w:t>
        </w:r>
      </w:hyperlink>
      <w:r w:rsidRPr="00BD4ED1">
        <w:rPr>
          <w:rFonts w:cs="Arial"/>
          <w:noProof/>
        </w:rPr>
        <w:t xml:space="preserve">. doi: doi: </w:t>
      </w:r>
      <w:hyperlink r:id="rId15" w:history="1">
        <w:r w:rsidRPr="00BD4ED1">
          <w:rPr>
            <w:rStyle w:val="Hyperlink"/>
            <w:rFonts w:cs="Arial"/>
            <w:noProof/>
          </w:rPr>
          <w:t>http://dx.doi.org/10.3747/co.20.1302</w:t>
        </w:r>
      </w:hyperlink>
    </w:p>
    <w:bookmarkEnd w:id="33"/>
    <w:p w:rsidR="00BD4ED1" w:rsidRPr="00BD4ED1" w:rsidRDefault="00BD4ED1" w:rsidP="00BD4ED1">
      <w:pPr>
        <w:spacing w:after="360" w:line="240" w:lineRule="auto"/>
        <w:rPr>
          <w:rFonts w:cs="Arial"/>
          <w:noProof/>
        </w:rPr>
      </w:pPr>
    </w:p>
    <w:p w:rsidR="00BD4ED1" w:rsidRPr="00BD4ED1" w:rsidRDefault="00BD4ED1" w:rsidP="00BD4ED1">
      <w:pPr>
        <w:spacing w:after="360" w:line="240" w:lineRule="auto"/>
        <w:rPr>
          <w:rFonts w:cs="Arial"/>
          <w:noProof/>
        </w:rPr>
      </w:pPr>
      <w:bookmarkStart w:id="34" w:name="_ENREF_34"/>
      <w:r w:rsidRPr="00BD4ED1">
        <w:rPr>
          <w:rFonts w:cs="Arial"/>
          <w:noProof/>
        </w:rPr>
        <w:t>34. White PD, Goldsmith KA, Johnson AL, Potts L, Walwyn R, DeCesare JC, Baber HL, Burgess M, Clark LV, Cox DL, Bavinton J, Angus BJ, Murphy G, Murphy M, O'Dowd H, Wilks D, McCrone P, Chalder T, Sharpe M (2011) Comparison of adaptive pacing therapy, cognitive behaviour therapy, graded exercise therapy, and specialist medical care for chronic fatigue syndrome (PACE): a randomised trial. The Lancet 377 (9768):823-836</w:t>
      </w:r>
      <w:bookmarkEnd w:id="34"/>
    </w:p>
    <w:p w:rsidR="00BD4ED1" w:rsidRPr="00BD4ED1" w:rsidRDefault="00BD4ED1" w:rsidP="00BD4ED1">
      <w:pPr>
        <w:spacing w:after="360" w:line="240" w:lineRule="auto"/>
        <w:rPr>
          <w:rFonts w:cs="Arial"/>
          <w:noProof/>
        </w:rPr>
      </w:pPr>
      <w:bookmarkStart w:id="35" w:name="_ENREF_35"/>
      <w:r w:rsidRPr="00BD4ED1">
        <w:rPr>
          <w:rFonts w:cs="Arial"/>
          <w:noProof/>
        </w:rPr>
        <w:t>35. Servaes P, Prins J, Verhagen S, Bleijenberg G (2002) Fatigue after breast cancer and in chronic fatigue syndrome: similarities and differences. Journal of psychosomatic research 52 (6):453-459</w:t>
      </w:r>
      <w:bookmarkEnd w:id="35"/>
    </w:p>
    <w:p w:rsidR="00BD4ED1" w:rsidRPr="00BD4ED1" w:rsidRDefault="00BD4ED1" w:rsidP="00BD4ED1">
      <w:pPr>
        <w:spacing w:after="360" w:line="240" w:lineRule="auto"/>
        <w:rPr>
          <w:rFonts w:cs="Arial"/>
          <w:noProof/>
        </w:rPr>
      </w:pPr>
      <w:bookmarkStart w:id="36" w:name="_ENREF_36"/>
      <w:r w:rsidRPr="00BD4ED1">
        <w:rPr>
          <w:rFonts w:cs="Arial"/>
          <w:noProof/>
        </w:rPr>
        <w:t>36. Husebo A, Dyrstad S, Soreide J, Bru E (2013) Predicting exercise adherence in cancer patients and survivors: a systematic review and meta-analysis of motivational and behavioural factors. J Clin Nurs 22:4 - 21</w:t>
      </w:r>
      <w:bookmarkEnd w:id="36"/>
    </w:p>
    <w:p w:rsidR="00BD4ED1" w:rsidRPr="00BD4ED1" w:rsidRDefault="00BD4ED1" w:rsidP="00BD4ED1">
      <w:pPr>
        <w:spacing w:after="360" w:line="240" w:lineRule="auto"/>
        <w:rPr>
          <w:rFonts w:cs="Arial"/>
          <w:noProof/>
        </w:rPr>
      </w:pPr>
      <w:bookmarkStart w:id="37" w:name="_ENREF_37"/>
      <w:r w:rsidRPr="00BD4ED1">
        <w:rPr>
          <w:rFonts w:cs="Arial"/>
          <w:noProof/>
        </w:rPr>
        <w:t>37. Courneya K, Stevinson C, McNeely M, Sellar C, Friedenreich C, Peddle-McIntyre C, Chua N, Reiman T (2012) Predictors of follow-up exercise behavior 6months after a randomized trial of supervised exercise training in lymphoma patients. Psychooncology 21:1124 - 1131</w:t>
      </w:r>
      <w:bookmarkEnd w:id="37"/>
    </w:p>
    <w:p w:rsidR="00BD4ED1" w:rsidRPr="00BD4ED1" w:rsidRDefault="00BD4ED1" w:rsidP="00BD4ED1">
      <w:pPr>
        <w:spacing w:after="360" w:line="240" w:lineRule="auto"/>
        <w:rPr>
          <w:rFonts w:cs="Arial"/>
          <w:noProof/>
        </w:rPr>
      </w:pPr>
      <w:bookmarkStart w:id="38" w:name="_ENREF_38"/>
      <w:r w:rsidRPr="00BD4ED1">
        <w:rPr>
          <w:rFonts w:cs="Arial"/>
          <w:noProof/>
        </w:rPr>
        <w:t>38. Campbell A, Mutrie N, White F, McGuire F, Kearney N (2005) A pilot study of a supervised group exercise programme as a rehabilitation treatment for women with breast cancer receiving adjuvant treatment. European Journal of Oncology Nursing 9 (1):56-63</w:t>
      </w:r>
      <w:bookmarkEnd w:id="38"/>
    </w:p>
    <w:p w:rsidR="00BD4ED1" w:rsidRPr="00BD4ED1" w:rsidRDefault="00BD4ED1" w:rsidP="00BD4ED1">
      <w:pPr>
        <w:spacing w:after="360" w:line="240" w:lineRule="auto"/>
        <w:rPr>
          <w:rFonts w:cs="Arial"/>
          <w:noProof/>
        </w:rPr>
      </w:pPr>
      <w:bookmarkStart w:id="39" w:name="_ENREF_39"/>
      <w:r w:rsidRPr="00BD4ED1">
        <w:rPr>
          <w:rFonts w:cs="Arial"/>
          <w:noProof/>
        </w:rPr>
        <w:t>39. Goedendorp M, Gielissen M, Verhagen C, Bleijenberg G (2009) Psychosocial interventions for reducing fatigue during cancer treatment in adults. Cochrane Database of Systematic Reviews Reviews 2009 Issue 1:DOI: 10.1002/14651858.CD14006953.pub14651852. doi:10.1002/14651858.CD006953.pub2</w:t>
      </w:r>
      <w:bookmarkEnd w:id="39"/>
    </w:p>
    <w:p w:rsidR="00BD4ED1" w:rsidRPr="00BD4ED1" w:rsidRDefault="00BD4ED1" w:rsidP="00BD4ED1">
      <w:pPr>
        <w:spacing w:after="360" w:line="240" w:lineRule="auto"/>
        <w:rPr>
          <w:rFonts w:cs="Arial"/>
          <w:noProof/>
        </w:rPr>
      </w:pPr>
      <w:bookmarkStart w:id="40" w:name="_ENREF_40"/>
      <w:r w:rsidRPr="00BD4ED1">
        <w:rPr>
          <w:rFonts w:cs="Arial"/>
          <w:noProof/>
        </w:rPr>
        <w:t>40. Munir F, Yarker J, McDermott H (2009) Employment and the common cancers: correlates of work ability during or following cancer treatment. Occupational Medicine (Oxford) 59 (6):381-389</w:t>
      </w:r>
      <w:bookmarkEnd w:id="40"/>
    </w:p>
    <w:p w:rsidR="00BD4ED1" w:rsidRDefault="00BD4ED1" w:rsidP="00BD4ED1">
      <w:pPr>
        <w:spacing w:line="240" w:lineRule="auto"/>
        <w:rPr>
          <w:rFonts w:cs="Arial"/>
          <w:noProof/>
        </w:rPr>
      </w:pPr>
      <w:bookmarkStart w:id="41" w:name="_ENREF_41"/>
      <w:r w:rsidRPr="00BD4ED1">
        <w:rPr>
          <w:rFonts w:cs="Arial"/>
          <w:noProof/>
        </w:rPr>
        <w:t xml:space="preserve">41. NICE (2014 )  Prostate cancer: diagnosis and treatment </w:t>
      </w:r>
      <w:hyperlink r:id="rId16" w:history="1">
        <w:r w:rsidRPr="00BD4ED1">
          <w:rPr>
            <w:rStyle w:val="Hyperlink"/>
            <w:rFonts w:cs="Arial"/>
            <w:noProof/>
          </w:rPr>
          <w:t>http://www.nice.org.uk/guidance/cg175</w:t>
        </w:r>
      </w:hyperlink>
      <w:r w:rsidRPr="00BD4ED1">
        <w:rPr>
          <w:rFonts w:cs="Arial"/>
          <w:noProof/>
        </w:rPr>
        <w:t xml:space="preserve">. </w:t>
      </w:r>
      <w:bookmarkEnd w:id="41"/>
    </w:p>
    <w:p w:rsidR="009A0BE6" w:rsidRDefault="009A0BE6" w:rsidP="00BD4ED1">
      <w:pPr>
        <w:spacing w:line="240" w:lineRule="auto"/>
        <w:rPr>
          <w:rFonts w:cs="Arial"/>
          <w:noProof/>
        </w:rPr>
      </w:pPr>
    </w:p>
    <w:p w:rsidR="009A0BE6" w:rsidRDefault="009A0BE6">
      <w:pPr>
        <w:spacing w:after="0" w:line="240" w:lineRule="auto"/>
        <w:rPr>
          <w:rFonts w:cs="Arial"/>
          <w:noProof/>
        </w:rPr>
      </w:pPr>
      <w:r>
        <w:rPr>
          <w:rFonts w:cs="Arial"/>
          <w:noProof/>
        </w:rPr>
        <w:br w:type="page"/>
      </w:r>
    </w:p>
    <w:p w:rsidR="009A0BE6" w:rsidRPr="00BD4ED1" w:rsidRDefault="00F6733D" w:rsidP="00BD4ED1">
      <w:pPr>
        <w:spacing w:line="240" w:lineRule="auto"/>
        <w:rPr>
          <w:rFonts w:cs="Arial"/>
          <w:noProof/>
        </w:rPr>
      </w:pPr>
      <w:r>
        <w:rPr>
          <w:rFonts w:cs="Arial"/>
          <w:noProof/>
        </w:rPr>
        <w:lastRenderedPageBreak/>
        <w:t xml:space="preserve">Legend for figure 1 </w:t>
      </w:r>
    </w:p>
    <w:p w:rsidR="00BD4ED1" w:rsidRDefault="00BD4ED1" w:rsidP="00BD4ED1">
      <w:pPr>
        <w:spacing w:line="240" w:lineRule="auto"/>
        <w:rPr>
          <w:rFonts w:cs="Arial"/>
          <w:noProof/>
        </w:rPr>
      </w:pPr>
    </w:p>
    <w:p w:rsidR="00E12A91" w:rsidRDefault="008229A6">
      <w:r w:rsidRPr="009A0BE6">
        <w:rPr>
          <w:rFonts w:asciiTheme="minorHAnsi" w:eastAsiaTheme="minorEastAsia" w:hAnsiTheme="minorHAnsi" w:cstheme="minorBidi"/>
          <w:noProof/>
          <w:sz w:val="22"/>
          <w:lang w:eastAsia="en-GB"/>
        </w:rPr>
        <mc:AlternateContent>
          <mc:Choice Requires="wps">
            <w:drawing>
              <wp:anchor distT="0" distB="0" distL="114300" distR="114300" simplePos="0" relativeHeight="251660288" behindDoc="0" locked="0" layoutInCell="1" allowOverlap="1" wp14:anchorId="70FF7886" wp14:editId="13BF8E2A">
                <wp:simplePos x="0" y="0"/>
                <wp:positionH relativeFrom="column">
                  <wp:posOffset>-136402</wp:posOffset>
                </wp:positionH>
                <wp:positionV relativeFrom="paragraph">
                  <wp:posOffset>88059</wp:posOffset>
                </wp:positionV>
                <wp:extent cx="5076825" cy="1038860"/>
                <wp:effectExtent l="0" t="0" r="9525" b="889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6825" cy="1038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29A6" w:rsidRDefault="00F6733D" w:rsidP="004D2E54">
                            <w:r w:rsidRPr="00912D2C">
                              <w:t>Figure 1: an illustration to demonstrate the cyclical (non-linear) nature of this service approach. This image is taken from the NHS Physical Activity Care Pathway “Let’s Get Moving” commissioning guidance.</w:t>
                            </w:r>
                            <w:r w:rsidR="008229A6">
                              <w:t xml:space="preserve"> </w:t>
                            </w:r>
                            <w:r w:rsidR="008229A6">
                              <w:t>“Let’s Get Moving” is based on National institute for health and clinical excellence (NICE) public health guidance for physical activity and behaviour change  and provides a framework, akin to smoking cessation, that can be integrated into cancer care to manage fatigue.</w:t>
                            </w:r>
                          </w:p>
                          <w:p w:rsidR="00F6733D" w:rsidRPr="00912D2C" w:rsidRDefault="00F6733D" w:rsidP="009A0BE6">
                            <w:pPr>
                              <w:pStyle w:val="ListParagraph"/>
                              <w:ind w:left="0"/>
                              <w:rPr>
                                <w:rFonts w:ascii="Calibri" w:hAnsi="Calibri" w:cs="Arial"/>
                                <w:sz w:val="22"/>
                                <w:szCs w:val="22"/>
                              </w:rPr>
                            </w:pPr>
                          </w:p>
                          <w:p w:rsidR="00F6733D" w:rsidRDefault="00F6733D" w:rsidP="009A0BE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0.75pt;margin-top:6.95pt;width:399.75pt;height:8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" stroked="f">
                <v:textbox>
                  <w:txbxContent>
                    <w:p w:rsidR="008229A6" w:rsidRDefault="00F6733D" w:rsidP="004D2E54">
                      <w:r w:rsidRPr="00912D2C">
                        <w:t>Figure 1: an illustration to demonstrate the cyclical (non-linear) nature of this service approach. This image is taken from the NHS Physical Activity Care Pathway “Let’s Get Moving” commissioning guidance.</w:t>
                      </w:r>
                      <w:r w:rsidR="008229A6">
                        <w:t xml:space="preserve"> </w:t>
                      </w:r>
                      <w:r w:rsidR="008229A6">
                        <w:t>“Let’s Get Moving” is based on National institute for health and clinical excellence (NICE) public health guidance for physical activity and behaviour change  and provides a framework, akin to smoking cessation, that can be integrated into cancer care to manage fatigue.</w:t>
                      </w:r>
                    </w:p>
                    <w:p w:rsidR="00F6733D" w:rsidRPr="00912D2C" w:rsidRDefault="00F6733D" w:rsidP="009A0BE6">
                      <w:pPr>
                        <w:pStyle w:val="ListParagraph"/>
                        <w:ind w:left="0"/>
                        <w:rPr>
                          <w:rFonts w:ascii="Calibri" w:hAnsi="Calibri" w:cs="Arial"/>
                          <w:sz w:val="22"/>
                          <w:szCs w:val="22"/>
                        </w:rPr>
                      </w:pPr>
                    </w:p>
                    <w:p w:rsidR="00F6733D" w:rsidRDefault="00F6733D" w:rsidP="009A0BE6"/>
                  </w:txbxContent>
                </v:textbox>
              </v:shape>
            </w:pict>
          </mc:Fallback>
        </mc:AlternateContent>
      </w:r>
      <w:r w:rsidR="00B42DA4">
        <w:fldChar w:fldCharType="end"/>
      </w:r>
    </w:p>
    <w:p w:rsidR="00F6733D" w:rsidRDefault="00F6733D"/>
    <w:p w:rsidR="00F6733D" w:rsidRDefault="00F6733D"/>
    <w:p w:rsidR="00F6733D" w:rsidRDefault="00F6733D"/>
    <w:p w:rsidR="00F6733D" w:rsidRDefault="00F6733D"/>
    <w:p w:rsidR="00F6733D" w:rsidRDefault="00F6733D"/>
    <w:p w:rsidR="00F6733D" w:rsidRDefault="00F6733D"/>
    <w:p w:rsidR="00F6733D" w:rsidRDefault="00F6733D"/>
    <w:p w:rsidR="00F6733D" w:rsidRDefault="00F6733D"/>
    <w:p w:rsidR="00F6733D" w:rsidRDefault="00F6733D"/>
    <w:sectPr w:rsidR="00F6733D" w:rsidSect="0093341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733D" w:rsidRDefault="00F6733D">
      <w:pPr>
        <w:spacing w:after="0" w:line="240" w:lineRule="auto"/>
      </w:pPr>
      <w:r>
        <w:separator/>
      </w:r>
    </w:p>
  </w:endnote>
  <w:endnote w:type="continuationSeparator" w:id="0">
    <w:p w:rsidR="00F6733D" w:rsidRDefault="00F67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uturaBT-Book">
    <w:panose1 w:val="00000000000000000000"/>
    <w:charset w:val="00"/>
    <w:family w:val="swiss"/>
    <w:notTrueType/>
    <w:pitch w:val="default"/>
    <w:sig w:usb0="00000003" w:usb1="00000000" w:usb2="00000000" w:usb3="00000000" w:csb0="00000001" w:csb1="00000000"/>
  </w:font>
  <w:font w:name="FuturaBT-Heavy">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733D" w:rsidRDefault="00F6733D">
      <w:pPr>
        <w:spacing w:after="0" w:line="240" w:lineRule="auto"/>
      </w:pPr>
      <w:r>
        <w:separator/>
      </w:r>
    </w:p>
  </w:footnote>
  <w:footnote w:type="continuationSeparator" w:id="0">
    <w:p w:rsidR="00F6733D" w:rsidRDefault="00F673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in;height:3in" o:bullet="t">
        <v:imagedata r:id="rId1" o:title=""/>
      </v:shape>
    </w:pict>
  </w:numPicBullet>
  <w:numPicBullet w:numPicBulletId="1">
    <w:pict>
      <v:shape id="_x0000_i1033" type="#_x0000_t75" style="width:3in;height:3in" o:bullet="t">
        <v:imagedata r:id="rId2" o:title=""/>
      </v:shape>
    </w:pict>
  </w:numPicBullet>
  <w:abstractNum w:abstractNumId="0">
    <w:nsid w:val="5EA938B0"/>
    <w:multiLevelType w:val="multilevel"/>
    <w:tmpl w:val="FD2899B0"/>
    <w:lvl w:ilvl="0">
      <w:start w:val="1"/>
      <w:numFmt w:val="bullet"/>
      <w:lvlText w:val=""/>
      <w:lvlPicBulletId w:val="0"/>
      <w:lvlJc w:val="left"/>
      <w:pPr>
        <w:tabs>
          <w:tab w:val="num" w:pos="720"/>
        </w:tabs>
        <w:ind w:left="720" w:hanging="360"/>
      </w:pPr>
      <w:rPr>
        <w:rFonts w:ascii="Symbol" w:hAnsi="Symbol" w:hint="default"/>
        <w:sz w:val="20"/>
      </w:rPr>
    </w:lvl>
    <w:lvl w:ilvl="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02rrdftpo50wegeaaw0vfpvjztetfrd5wrfx&quot;&gt;phd Copy Copy&lt;record-ids&gt;&lt;item&gt;87&lt;/item&gt;&lt;item&gt;88&lt;/item&gt;&lt;item&gt;277&lt;/item&gt;&lt;item&gt;328&lt;/item&gt;&lt;item&gt;523&lt;/item&gt;&lt;item&gt;626&lt;/item&gt;&lt;item&gt;638&lt;/item&gt;&lt;item&gt;654&lt;/item&gt;&lt;item&gt;696&lt;/item&gt;&lt;item&gt;700&lt;/item&gt;&lt;item&gt;704&lt;/item&gt;&lt;item&gt;854&lt;/item&gt;&lt;item&gt;871&lt;/item&gt;&lt;item&gt;878&lt;/item&gt;&lt;item&gt;889&lt;/item&gt;&lt;item&gt;930&lt;/item&gt;&lt;item&gt;952&lt;/item&gt;&lt;item&gt;953&lt;/item&gt;&lt;item&gt;958&lt;/item&gt;&lt;item&gt;968&lt;/item&gt;&lt;item&gt;970&lt;/item&gt;&lt;item&gt;1048&lt;/item&gt;&lt;item&gt;1051&lt;/item&gt;&lt;item&gt;1052&lt;/item&gt;&lt;item&gt;1053&lt;/item&gt;&lt;item&gt;1054&lt;/item&gt;&lt;item&gt;1056&lt;/item&gt;&lt;item&gt;1072&lt;/item&gt;&lt;item&gt;1079&lt;/item&gt;&lt;item&gt;1109&lt;/item&gt;&lt;item&gt;1118&lt;/item&gt;&lt;item&gt;1119&lt;/item&gt;&lt;item&gt;1120&lt;/item&gt;&lt;item&gt;1122&lt;/item&gt;&lt;item&gt;1123&lt;/item&gt;&lt;item&gt;1124&lt;/item&gt;&lt;item&gt;1126&lt;/item&gt;&lt;item&gt;1127&lt;/item&gt;&lt;/record-ids&gt;&lt;/item&gt;&lt;/Libraries&gt;"/>
  </w:docVars>
  <w:rsids>
    <w:rsidRoot w:val="007727E3"/>
    <w:rsid w:val="000D0F34"/>
    <w:rsid w:val="000E5A4E"/>
    <w:rsid w:val="00175D24"/>
    <w:rsid w:val="00256E86"/>
    <w:rsid w:val="002D2518"/>
    <w:rsid w:val="002E28A9"/>
    <w:rsid w:val="002F59DF"/>
    <w:rsid w:val="00343FF2"/>
    <w:rsid w:val="00392E0B"/>
    <w:rsid w:val="003A14F9"/>
    <w:rsid w:val="004D2E54"/>
    <w:rsid w:val="00500255"/>
    <w:rsid w:val="005410F0"/>
    <w:rsid w:val="00560406"/>
    <w:rsid w:val="005E03B8"/>
    <w:rsid w:val="00627E80"/>
    <w:rsid w:val="00633DFF"/>
    <w:rsid w:val="00644407"/>
    <w:rsid w:val="006D03A9"/>
    <w:rsid w:val="00730015"/>
    <w:rsid w:val="007727E3"/>
    <w:rsid w:val="007B0F7C"/>
    <w:rsid w:val="007D09F3"/>
    <w:rsid w:val="007E3CF9"/>
    <w:rsid w:val="008229A6"/>
    <w:rsid w:val="00865CB2"/>
    <w:rsid w:val="008F3975"/>
    <w:rsid w:val="0093341E"/>
    <w:rsid w:val="00944C89"/>
    <w:rsid w:val="009A0BE6"/>
    <w:rsid w:val="009D54FD"/>
    <w:rsid w:val="00A24A6F"/>
    <w:rsid w:val="00A77625"/>
    <w:rsid w:val="00B009C2"/>
    <w:rsid w:val="00B018DB"/>
    <w:rsid w:val="00B42DA4"/>
    <w:rsid w:val="00B91F20"/>
    <w:rsid w:val="00BB29C9"/>
    <w:rsid w:val="00BC0DDF"/>
    <w:rsid w:val="00BD4ED1"/>
    <w:rsid w:val="00C57FFA"/>
    <w:rsid w:val="00C62B04"/>
    <w:rsid w:val="00C94DC5"/>
    <w:rsid w:val="00D12384"/>
    <w:rsid w:val="00D42FC4"/>
    <w:rsid w:val="00D70F93"/>
    <w:rsid w:val="00E0347D"/>
    <w:rsid w:val="00E101A6"/>
    <w:rsid w:val="00E12A91"/>
    <w:rsid w:val="00E466E2"/>
    <w:rsid w:val="00E51BCD"/>
    <w:rsid w:val="00F30275"/>
    <w:rsid w:val="00F6733D"/>
    <w:rsid w:val="00FB79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727E3"/>
    <w:pPr>
      <w:spacing w:after="200" w:line="276" w:lineRule="auto"/>
    </w:pPr>
    <w:rPr>
      <w:rFonts w:ascii="Arial" w:eastAsia="Calibri" w:hAnsi="Arial"/>
      <w:sz w:val="18"/>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7727E3"/>
    <w:rPr>
      <w:rFonts w:ascii="Arial" w:eastAsia="Calibri" w:hAnsi="Arial"/>
      <w:sz w:val="18"/>
      <w:szCs w:val="22"/>
      <w:lang w:eastAsia="en-US"/>
    </w:rPr>
  </w:style>
  <w:style w:type="paragraph" w:styleId="EndnoteText">
    <w:name w:val="endnote text"/>
    <w:basedOn w:val="Normal"/>
    <w:link w:val="EndnoteTextChar"/>
    <w:semiHidden/>
    <w:rsid w:val="007727E3"/>
    <w:pPr>
      <w:spacing w:after="0" w:line="240" w:lineRule="auto"/>
    </w:pPr>
    <w:rPr>
      <w:sz w:val="20"/>
      <w:szCs w:val="20"/>
    </w:rPr>
  </w:style>
  <w:style w:type="character" w:customStyle="1" w:styleId="EndnoteTextChar">
    <w:name w:val="Endnote Text Char"/>
    <w:basedOn w:val="DefaultParagraphFont"/>
    <w:link w:val="EndnoteText"/>
    <w:semiHidden/>
    <w:locked/>
    <w:rsid w:val="007727E3"/>
    <w:rPr>
      <w:rFonts w:ascii="Arial" w:eastAsia="Calibri" w:hAnsi="Arial"/>
      <w:lang w:val="en-GB" w:eastAsia="en-US" w:bidi="ar-SA"/>
    </w:rPr>
  </w:style>
  <w:style w:type="paragraph" w:styleId="ListParagraph">
    <w:name w:val="List Paragraph"/>
    <w:basedOn w:val="Normal"/>
    <w:qFormat/>
    <w:rsid w:val="007727E3"/>
    <w:pPr>
      <w:spacing w:after="0" w:line="240" w:lineRule="auto"/>
      <w:ind w:left="720"/>
      <w:contextualSpacing/>
    </w:pPr>
    <w:rPr>
      <w:rFonts w:ascii="Garamond" w:eastAsia="Times New Roman" w:hAnsi="Garamond" w:cs="Garamond"/>
      <w:sz w:val="24"/>
      <w:szCs w:val="24"/>
    </w:rPr>
  </w:style>
  <w:style w:type="character" w:customStyle="1" w:styleId="highlightedsearchterm">
    <w:name w:val="highlightedsearchterm"/>
    <w:basedOn w:val="DefaultParagraphFont"/>
    <w:rsid w:val="007727E3"/>
    <w:rPr>
      <w:rFonts w:cs="Times New Roman"/>
    </w:rPr>
  </w:style>
  <w:style w:type="character" w:customStyle="1" w:styleId="slug-doi2">
    <w:name w:val="slug-doi2"/>
    <w:basedOn w:val="DefaultParagraphFont"/>
    <w:rsid w:val="007727E3"/>
    <w:rPr>
      <w:rFonts w:cs="Times New Roman"/>
    </w:rPr>
  </w:style>
  <w:style w:type="character" w:styleId="Hyperlink">
    <w:name w:val="Hyperlink"/>
    <w:basedOn w:val="DefaultParagraphFont"/>
    <w:rsid w:val="007727E3"/>
    <w:rPr>
      <w:rFonts w:cs="Times New Roman"/>
      <w:color w:val="0000FF"/>
      <w:u w:val="single"/>
    </w:rPr>
  </w:style>
  <w:style w:type="paragraph" w:styleId="BalloonText">
    <w:name w:val="Balloon Text"/>
    <w:basedOn w:val="Normal"/>
    <w:link w:val="BalloonTextChar"/>
    <w:rsid w:val="00BC0D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BC0DDF"/>
    <w:rPr>
      <w:rFonts w:ascii="Tahoma" w:eastAsia="Calibri"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727E3"/>
    <w:pPr>
      <w:spacing w:after="200" w:line="276" w:lineRule="auto"/>
    </w:pPr>
    <w:rPr>
      <w:rFonts w:ascii="Arial" w:eastAsia="Calibri" w:hAnsi="Arial"/>
      <w:sz w:val="18"/>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7727E3"/>
    <w:rPr>
      <w:rFonts w:ascii="Arial" w:eastAsia="Calibri" w:hAnsi="Arial"/>
      <w:sz w:val="18"/>
      <w:szCs w:val="22"/>
      <w:lang w:eastAsia="en-US"/>
    </w:rPr>
  </w:style>
  <w:style w:type="paragraph" w:styleId="EndnoteText">
    <w:name w:val="endnote text"/>
    <w:basedOn w:val="Normal"/>
    <w:link w:val="EndnoteTextChar"/>
    <w:semiHidden/>
    <w:rsid w:val="007727E3"/>
    <w:pPr>
      <w:spacing w:after="0" w:line="240" w:lineRule="auto"/>
    </w:pPr>
    <w:rPr>
      <w:sz w:val="20"/>
      <w:szCs w:val="20"/>
    </w:rPr>
  </w:style>
  <w:style w:type="character" w:customStyle="1" w:styleId="EndnoteTextChar">
    <w:name w:val="Endnote Text Char"/>
    <w:basedOn w:val="DefaultParagraphFont"/>
    <w:link w:val="EndnoteText"/>
    <w:semiHidden/>
    <w:locked/>
    <w:rsid w:val="007727E3"/>
    <w:rPr>
      <w:rFonts w:ascii="Arial" w:eastAsia="Calibri" w:hAnsi="Arial"/>
      <w:lang w:val="en-GB" w:eastAsia="en-US" w:bidi="ar-SA"/>
    </w:rPr>
  </w:style>
  <w:style w:type="paragraph" w:styleId="ListParagraph">
    <w:name w:val="List Paragraph"/>
    <w:basedOn w:val="Normal"/>
    <w:qFormat/>
    <w:rsid w:val="007727E3"/>
    <w:pPr>
      <w:spacing w:after="0" w:line="240" w:lineRule="auto"/>
      <w:ind w:left="720"/>
      <w:contextualSpacing/>
    </w:pPr>
    <w:rPr>
      <w:rFonts w:ascii="Garamond" w:eastAsia="Times New Roman" w:hAnsi="Garamond" w:cs="Garamond"/>
      <w:sz w:val="24"/>
      <w:szCs w:val="24"/>
    </w:rPr>
  </w:style>
  <w:style w:type="character" w:customStyle="1" w:styleId="highlightedsearchterm">
    <w:name w:val="highlightedsearchterm"/>
    <w:basedOn w:val="DefaultParagraphFont"/>
    <w:rsid w:val="007727E3"/>
    <w:rPr>
      <w:rFonts w:cs="Times New Roman"/>
    </w:rPr>
  </w:style>
  <w:style w:type="character" w:customStyle="1" w:styleId="slug-doi2">
    <w:name w:val="slug-doi2"/>
    <w:basedOn w:val="DefaultParagraphFont"/>
    <w:rsid w:val="007727E3"/>
    <w:rPr>
      <w:rFonts w:cs="Times New Roman"/>
    </w:rPr>
  </w:style>
  <w:style w:type="character" w:styleId="Hyperlink">
    <w:name w:val="Hyperlink"/>
    <w:basedOn w:val="DefaultParagraphFont"/>
    <w:rsid w:val="007727E3"/>
    <w:rPr>
      <w:rFonts w:cs="Times New Roman"/>
      <w:color w:val="0000FF"/>
      <w:u w:val="single"/>
    </w:rPr>
  </w:style>
  <w:style w:type="paragraph" w:styleId="BalloonText">
    <w:name w:val="Balloon Text"/>
    <w:basedOn w:val="Normal"/>
    <w:link w:val="BalloonTextChar"/>
    <w:rsid w:val="00BC0D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BC0DDF"/>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3747/co.20.1302):e233-24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ice.org.uk/guidance/ph4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ice.org.uk/guidance/cg17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acmillan.org.uk/Documents/AboutUs/Health_professionals/Physicalactivity/Cancer-Physical-Activity-Standard-Evaluation-Framework-Measurement-Tools.pdf" TargetMode="External"/><Relationship Id="rId5" Type="http://schemas.openxmlformats.org/officeDocument/2006/relationships/settings" Target="settings.xml"/><Relationship Id="rId15" Type="http://schemas.openxmlformats.org/officeDocument/2006/relationships/hyperlink" Target="http://dx.doi.org/10.3747/co.20.1302" TargetMode="External"/><Relationship Id="rId10" Type="http://schemas.openxmlformats.org/officeDocument/2006/relationships/hyperlink" Target="http://www.nccn.org" TargetMode="External"/><Relationship Id="rId4" Type="http://schemas.microsoft.com/office/2007/relationships/stylesWithEffects" Target="stylesWithEffects.xml"/><Relationship Id="rId9" Type="http://schemas.openxmlformats.org/officeDocument/2006/relationships/hyperlink" Target="http://dx.doi.org/10.1002/cncr.25294" TargetMode="External"/><Relationship Id="rId14" Type="http://schemas.openxmlformats.org/officeDocument/2006/relationships/hyperlink" Target="http://dx.doi.org/210.3747/co.3720.1302"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96D393-8660-4A44-A001-CE1988088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4528</Words>
  <Characters>70218</Characters>
  <Application>Microsoft Office Word</Application>
  <DocSecurity>0</DocSecurity>
  <Lines>585</Lines>
  <Paragraphs>149</Paragraphs>
  <ScaleCrop>false</ScaleCrop>
  <HeadingPairs>
    <vt:vector size="2" baseType="variant">
      <vt:variant>
        <vt:lpstr>Title</vt:lpstr>
      </vt:variant>
      <vt:variant>
        <vt:i4>1</vt:i4>
      </vt:variant>
    </vt:vector>
  </HeadingPairs>
  <TitlesOfParts>
    <vt:vector size="1" baseType="lpstr">
      <vt:lpstr>The  management of and the role of exercise in the treatment of fatigue in cancer survivors</vt:lpstr>
    </vt:vector>
  </TitlesOfParts>
  <Company>St Georges Healthcare NHS Trust</Company>
  <LinksUpToDate>false</LinksUpToDate>
  <CharactersWithSpaces>74597</CharactersWithSpaces>
  <SharedDoc>false</SharedDoc>
  <HLinks>
    <vt:vector size="24" baseType="variant">
      <vt:variant>
        <vt:i4>3342345</vt:i4>
      </vt:variant>
      <vt:variant>
        <vt:i4>9</vt:i4>
      </vt:variant>
      <vt:variant>
        <vt:i4>0</vt:i4>
      </vt:variant>
      <vt:variant>
        <vt:i4>5</vt:i4>
      </vt:variant>
      <vt:variant>
        <vt:lpwstr>http://www.ncbi.nlm.nih.gov/pubmed/21556821</vt:lpwstr>
      </vt:variant>
      <vt:variant>
        <vt:lpwstr>#</vt:lpwstr>
      </vt:variant>
      <vt:variant>
        <vt:i4>7077962</vt:i4>
      </vt:variant>
      <vt:variant>
        <vt:i4>6</vt:i4>
      </vt:variant>
      <vt:variant>
        <vt:i4>0</vt:i4>
      </vt:variant>
      <vt:variant>
        <vt:i4>5</vt:i4>
      </vt:variant>
      <vt:variant>
        <vt:lpwstr>http://www.ncbi.nlm.nih.gov/pubmed?term=van%20Mechelen%20W%5BAuthor%5D&amp;cauthor=true&amp;cauthor_uid=21556821</vt:lpwstr>
      </vt:variant>
      <vt:variant>
        <vt:lpwstr/>
      </vt:variant>
      <vt:variant>
        <vt:i4>4915252</vt:i4>
      </vt:variant>
      <vt:variant>
        <vt:i4>3</vt:i4>
      </vt:variant>
      <vt:variant>
        <vt:i4>0</vt:i4>
      </vt:variant>
      <vt:variant>
        <vt:i4>5</vt:i4>
      </vt:variant>
      <vt:variant>
        <vt:lpwstr>http://www.ncbi.nlm.nih.gov/pubmed?term=Buffart%20LM%5BAuthor%5D&amp;cauthor=true&amp;cauthor_uid=21556821</vt:lpwstr>
      </vt:variant>
      <vt:variant>
        <vt:lpwstr/>
      </vt:variant>
      <vt:variant>
        <vt:i4>2097171</vt:i4>
      </vt:variant>
      <vt:variant>
        <vt:i4>0</vt:i4>
      </vt:variant>
      <vt:variant>
        <vt:i4>0</vt:i4>
      </vt:variant>
      <vt:variant>
        <vt:i4>5</vt:i4>
      </vt:variant>
      <vt:variant>
        <vt:lpwstr>http://www.ncbi.nlm.nih.gov/pubmed?term=Chinapaw%20MJ%5BAuthor%5D&amp;cauthor=true&amp;cauthor_uid=2155682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anagement of and the role of exercise in the treatment of fatigue in cancer survivors</dc:title>
  <dc:creator>clinic1</dc:creator>
  <cp:lastModifiedBy>Ollie Minton</cp:lastModifiedBy>
  <cp:revision>4</cp:revision>
  <dcterms:created xsi:type="dcterms:W3CDTF">2014-10-28T13:54:00Z</dcterms:created>
  <dcterms:modified xsi:type="dcterms:W3CDTF">2014-10-28T14:01:00Z</dcterms:modified>
</cp:coreProperties>
</file>